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5DA3" w:rsidRPr="00F11E9D" w:rsidRDefault="00DE32DD" w:rsidP="00CC5DA3">
      <w:pPr>
        <w:outlineLvl w:val="0"/>
        <w:rPr>
          <w:rFonts w:asciiTheme="majorHAnsi" w:hAnsiTheme="majorHAnsi" w:cs="Times New Roman"/>
          <w:b/>
          <w:lang w:val="en-GB"/>
        </w:rPr>
      </w:pPr>
      <w:r w:rsidRPr="00F11E9D">
        <w:rPr>
          <w:rFonts w:asciiTheme="majorHAnsi" w:hAnsiTheme="majorHAnsi" w:cs="Times New Roman"/>
          <w:b/>
          <w:lang w:val="en-GB"/>
        </w:rPr>
        <w:t>S</w:t>
      </w:r>
      <w:r w:rsidR="00C40B0D" w:rsidRPr="00F11E9D">
        <w:rPr>
          <w:rFonts w:asciiTheme="majorHAnsi" w:hAnsiTheme="majorHAnsi" w:cs="Times New Roman"/>
          <w:b/>
          <w:lang w:val="en-GB"/>
        </w:rPr>
        <w:t>upp</w:t>
      </w:r>
      <w:r w:rsidR="00ED693A" w:rsidRPr="00F11E9D">
        <w:rPr>
          <w:rFonts w:asciiTheme="majorHAnsi" w:hAnsiTheme="majorHAnsi" w:cs="Times New Roman"/>
          <w:b/>
          <w:bCs/>
          <w:color w:val="000000"/>
        </w:rPr>
        <w:t>lementary table</w:t>
      </w:r>
      <w:r w:rsidR="00C40B0D" w:rsidRPr="00F11E9D">
        <w:rPr>
          <w:rFonts w:asciiTheme="majorHAnsi" w:hAnsiTheme="majorHAnsi" w:cs="Times New Roman"/>
          <w:b/>
          <w:lang w:val="en-GB"/>
        </w:rPr>
        <w:t xml:space="preserve"> 3.</w:t>
      </w:r>
      <w:r w:rsidR="00201FAD" w:rsidRPr="00F11E9D">
        <w:rPr>
          <w:rFonts w:asciiTheme="majorHAnsi" w:hAnsiTheme="majorHAnsi" w:cs="Times New Roman"/>
          <w:b/>
          <w:lang w:val="en-GB"/>
        </w:rPr>
        <w:t xml:space="preserve"> </w:t>
      </w:r>
      <w:r w:rsidR="00CC5DA3" w:rsidRPr="00F11E9D">
        <w:rPr>
          <w:rFonts w:asciiTheme="majorHAnsi" w:hAnsiTheme="majorHAnsi" w:cs="Times New Roman"/>
          <w:b/>
          <w:lang w:val="en-GB"/>
        </w:rPr>
        <w:t>Characteristics of studies using the PACIC instrument among patients with diabetes</w:t>
      </w:r>
      <w:r w:rsidRPr="00F11E9D">
        <w:rPr>
          <w:rFonts w:asciiTheme="majorHAnsi" w:hAnsiTheme="majorHAnsi" w:cs="Times New Roman"/>
          <w:b/>
          <w:lang w:val="en-GB"/>
        </w:rPr>
        <w:t>.</w:t>
      </w:r>
    </w:p>
    <w:tbl>
      <w:tblPr>
        <w:tblW w:w="0" w:type="auto"/>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1778"/>
        <w:gridCol w:w="3580"/>
        <w:gridCol w:w="1293"/>
        <w:gridCol w:w="1075"/>
        <w:gridCol w:w="1496"/>
        <w:gridCol w:w="1496"/>
        <w:gridCol w:w="1536"/>
        <w:gridCol w:w="1966"/>
      </w:tblGrid>
      <w:tr w:rsidR="00CC5DA3" w:rsidRPr="00F11E9D" w:rsidTr="00D05E89">
        <w:trPr>
          <w:trHeight w:val="117"/>
          <w:tblHeader/>
        </w:trPr>
        <w:tc>
          <w:tcPr>
            <w:tcW w:w="0" w:type="auto"/>
            <w:vMerge w:val="restart"/>
            <w:tcBorders>
              <w:top w:val="single" w:sz="12" w:space="0" w:color="auto"/>
            </w:tcBorders>
          </w:tcPr>
          <w:p w:rsidR="00CC5DA3" w:rsidRPr="00F11E9D" w:rsidRDefault="00CC5DA3" w:rsidP="00CC5DA3">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Author (publication year)</w:t>
            </w:r>
          </w:p>
        </w:tc>
        <w:tc>
          <w:tcPr>
            <w:tcW w:w="0" w:type="auto"/>
            <w:tcBorders>
              <w:top w:val="single" w:sz="12" w:space="0" w:color="auto"/>
              <w:bottom w:val="nil"/>
            </w:tcBorders>
          </w:tcPr>
          <w:p w:rsidR="00CC5DA3" w:rsidRPr="00F11E9D" w:rsidRDefault="00CC5DA3" w:rsidP="00256D62">
            <w:pPr>
              <w:spacing w:line="240" w:lineRule="auto"/>
              <w:jc w:val="center"/>
              <w:rPr>
                <w:rFonts w:asciiTheme="majorHAnsi" w:hAnsiTheme="majorHAnsi" w:cs="Times New Roman"/>
                <w:b/>
                <w:sz w:val="22"/>
                <w:szCs w:val="22"/>
                <w:lang w:val="en-GB"/>
              </w:rPr>
            </w:pPr>
            <w:r w:rsidRPr="00F11E9D">
              <w:rPr>
                <w:rFonts w:asciiTheme="majorHAnsi" w:hAnsiTheme="majorHAnsi" w:cs="Times New Roman"/>
                <w:b/>
                <w:sz w:val="22"/>
                <w:szCs w:val="22"/>
                <w:lang w:val="en-GB"/>
              </w:rPr>
              <w:t>Study</w:t>
            </w:r>
            <w:r w:rsidR="00B6087F" w:rsidRPr="00F11E9D">
              <w:rPr>
                <w:rFonts w:asciiTheme="majorHAnsi" w:hAnsiTheme="majorHAnsi" w:cs="Times New Roman"/>
                <w:b/>
                <w:sz w:val="22"/>
                <w:szCs w:val="22"/>
                <w:lang w:val="en-GB"/>
              </w:rPr>
              <w:t xml:space="preserve"> and healthcare delivery</w:t>
            </w:r>
            <w:r w:rsidRPr="00F11E9D">
              <w:rPr>
                <w:rFonts w:asciiTheme="majorHAnsi" w:hAnsiTheme="majorHAnsi" w:cs="Times New Roman"/>
                <w:b/>
                <w:sz w:val="22"/>
                <w:szCs w:val="22"/>
                <w:lang w:val="en-GB"/>
              </w:rPr>
              <w:t xml:space="preserve"> characteristics</w:t>
            </w:r>
          </w:p>
        </w:tc>
        <w:tc>
          <w:tcPr>
            <w:tcW w:w="0" w:type="auto"/>
            <w:gridSpan w:val="4"/>
            <w:tcBorders>
              <w:top w:val="single" w:sz="12" w:space="0" w:color="auto"/>
              <w:bottom w:val="nil"/>
            </w:tcBorders>
          </w:tcPr>
          <w:p w:rsidR="00CC5DA3" w:rsidRPr="00F11E9D" w:rsidRDefault="00CC5DA3" w:rsidP="00CC5DA3">
            <w:pPr>
              <w:spacing w:line="240" w:lineRule="auto"/>
              <w:jc w:val="center"/>
              <w:rPr>
                <w:rFonts w:asciiTheme="majorHAnsi" w:hAnsiTheme="majorHAnsi" w:cs="Times New Roman"/>
                <w:b/>
                <w:sz w:val="22"/>
                <w:szCs w:val="22"/>
                <w:lang w:val="en-GB"/>
              </w:rPr>
            </w:pPr>
            <w:r w:rsidRPr="00F11E9D">
              <w:rPr>
                <w:rFonts w:asciiTheme="majorHAnsi" w:hAnsiTheme="majorHAnsi" w:cs="Times New Roman"/>
                <w:b/>
                <w:sz w:val="22"/>
                <w:szCs w:val="22"/>
                <w:lang w:val="en-GB"/>
              </w:rPr>
              <w:t>Patient characteristics</w:t>
            </w:r>
          </w:p>
          <w:p w:rsidR="00022B75" w:rsidRPr="00F11E9D" w:rsidRDefault="00022B75" w:rsidP="00CC5DA3">
            <w:pPr>
              <w:spacing w:line="240" w:lineRule="auto"/>
              <w:jc w:val="center"/>
              <w:rPr>
                <w:rFonts w:asciiTheme="majorHAnsi" w:hAnsiTheme="majorHAnsi" w:cs="Times New Roman"/>
                <w:b/>
                <w:sz w:val="22"/>
                <w:szCs w:val="22"/>
                <w:lang w:val="en-GB"/>
              </w:rPr>
            </w:pPr>
          </w:p>
        </w:tc>
        <w:tc>
          <w:tcPr>
            <w:tcW w:w="0" w:type="auto"/>
            <w:gridSpan w:val="2"/>
            <w:tcBorders>
              <w:top w:val="single" w:sz="12" w:space="0" w:color="auto"/>
              <w:bottom w:val="nil"/>
            </w:tcBorders>
          </w:tcPr>
          <w:p w:rsidR="00CC5DA3" w:rsidRPr="00F11E9D" w:rsidRDefault="00CC5DA3" w:rsidP="00B6087F">
            <w:pPr>
              <w:spacing w:line="240" w:lineRule="auto"/>
              <w:jc w:val="center"/>
              <w:rPr>
                <w:rFonts w:asciiTheme="majorHAnsi" w:hAnsiTheme="majorHAnsi" w:cs="Times New Roman"/>
                <w:b/>
                <w:sz w:val="22"/>
                <w:szCs w:val="22"/>
                <w:lang w:val="en-GB"/>
              </w:rPr>
            </w:pPr>
            <w:r w:rsidRPr="00F11E9D">
              <w:rPr>
                <w:rFonts w:asciiTheme="majorHAnsi" w:hAnsiTheme="majorHAnsi" w:cs="Times New Roman"/>
                <w:b/>
                <w:sz w:val="22"/>
                <w:szCs w:val="22"/>
                <w:lang w:val="en-GB"/>
              </w:rPr>
              <w:t xml:space="preserve">PACIC </w:t>
            </w:r>
            <w:r w:rsidR="00B6087F" w:rsidRPr="00F11E9D">
              <w:rPr>
                <w:rFonts w:asciiTheme="majorHAnsi" w:hAnsiTheme="majorHAnsi" w:cs="Times New Roman"/>
                <w:b/>
                <w:sz w:val="22"/>
                <w:szCs w:val="22"/>
                <w:lang w:val="en-GB"/>
              </w:rPr>
              <w:t>instrument</w:t>
            </w:r>
            <w:r w:rsidRPr="00F11E9D">
              <w:rPr>
                <w:rFonts w:asciiTheme="majorHAnsi" w:hAnsiTheme="majorHAnsi" w:cs="Times New Roman"/>
                <w:b/>
                <w:sz w:val="22"/>
                <w:szCs w:val="22"/>
                <w:lang w:val="en-GB"/>
              </w:rPr>
              <w:t xml:space="preserve"> </w:t>
            </w:r>
            <w:r w:rsidR="00033EA4" w:rsidRPr="00F11E9D">
              <w:rPr>
                <w:rFonts w:asciiTheme="majorHAnsi" w:hAnsiTheme="majorHAnsi" w:cs="Times New Roman"/>
                <w:b/>
                <w:sz w:val="22"/>
                <w:szCs w:val="22"/>
                <w:lang w:val="en-GB"/>
              </w:rPr>
              <w:t>and overall score on a 5-point scale</w:t>
            </w:r>
          </w:p>
        </w:tc>
      </w:tr>
      <w:tr w:rsidR="00CC5DA3" w:rsidRPr="00F11E9D" w:rsidTr="00D05E89">
        <w:trPr>
          <w:trHeight w:val="76"/>
          <w:tblHeader/>
        </w:trPr>
        <w:tc>
          <w:tcPr>
            <w:tcW w:w="0" w:type="auto"/>
            <w:vMerge/>
            <w:tcBorders>
              <w:bottom w:val="single" w:sz="12" w:space="0" w:color="auto"/>
            </w:tcBorders>
          </w:tcPr>
          <w:p w:rsidR="00CC5DA3" w:rsidRPr="00F11E9D" w:rsidRDefault="00CC5DA3" w:rsidP="00CC5DA3">
            <w:pPr>
              <w:spacing w:line="240" w:lineRule="auto"/>
              <w:jc w:val="left"/>
              <w:rPr>
                <w:rFonts w:asciiTheme="majorHAnsi" w:hAnsiTheme="majorHAnsi" w:cs="Times New Roman"/>
                <w:b/>
                <w:sz w:val="22"/>
                <w:szCs w:val="22"/>
                <w:lang w:val="en-GB"/>
              </w:rPr>
            </w:pPr>
          </w:p>
        </w:tc>
        <w:tc>
          <w:tcPr>
            <w:tcW w:w="0" w:type="auto"/>
            <w:tcBorders>
              <w:top w:val="nil"/>
              <w:bottom w:val="single" w:sz="12" w:space="0" w:color="auto"/>
            </w:tcBorders>
          </w:tcPr>
          <w:p w:rsidR="00CC5DA3" w:rsidRPr="00F11E9D" w:rsidRDefault="00CC5DA3" w:rsidP="00256D62">
            <w:pPr>
              <w:spacing w:line="240" w:lineRule="auto"/>
              <w:jc w:val="left"/>
              <w:rPr>
                <w:rFonts w:asciiTheme="majorHAnsi" w:hAnsiTheme="majorHAnsi" w:cs="Times New Roman"/>
                <w:b/>
                <w:sz w:val="22"/>
                <w:szCs w:val="22"/>
                <w:lang w:val="en-GB"/>
              </w:rPr>
            </w:pPr>
          </w:p>
        </w:tc>
        <w:tc>
          <w:tcPr>
            <w:tcW w:w="0" w:type="auto"/>
            <w:tcBorders>
              <w:top w:val="nil"/>
              <w:bottom w:val="single" w:sz="12" w:space="0" w:color="auto"/>
              <w:right w:val="nil"/>
            </w:tcBorders>
          </w:tcPr>
          <w:p w:rsidR="00CC5DA3" w:rsidRPr="00F11E9D" w:rsidRDefault="00CC5DA3" w:rsidP="00CC5DA3">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N</w:t>
            </w:r>
          </w:p>
        </w:tc>
        <w:tc>
          <w:tcPr>
            <w:tcW w:w="0" w:type="auto"/>
            <w:tcBorders>
              <w:top w:val="nil"/>
              <w:left w:val="nil"/>
              <w:bottom w:val="single" w:sz="12" w:space="0" w:color="auto"/>
              <w:right w:val="nil"/>
            </w:tcBorders>
          </w:tcPr>
          <w:p w:rsidR="00CC5DA3" w:rsidRPr="00F11E9D" w:rsidRDefault="00CC5DA3" w:rsidP="00CC5DA3">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Type of diabetes</w:t>
            </w:r>
          </w:p>
        </w:tc>
        <w:tc>
          <w:tcPr>
            <w:tcW w:w="0" w:type="auto"/>
            <w:tcBorders>
              <w:top w:val="nil"/>
              <w:left w:val="nil"/>
              <w:bottom w:val="single" w:sz="12" w:space="0" w:color="auto"/>
              <w:right w:val="nil"/>
            </w:tcBorders>
          </w:tcPr>
          <w:p w:rsidR="00CC5DA3" w:rsidRPr="00F11E9D" w:rsidRDefault="00CC5DA3" w:rsidP="00CC5DA3">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 xml:space="preserve">Age, mean(SD) </w:t>
            </w:r>
          </w:p>
        </w:tc>
        <w:tc>
          <w:tcPr>
            <w:tcW w:w="0" w:type="auto"/>
            <w:tcBorders>
              <w:top w:val="nil"/>
              <w:left w:val="nil"/>
              <w:bottom w:val="single" w:sz="12" w:space="0" w:color="auto"/>
            </w:tcBorders>
          </w:tcPr>
          <w:p w:rsidR="00CC5DA3" w:rsidRPr="00F11E9D" w:rsidRDefault="00022B75" w:rsidP="00022B75">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Men</w:t>
            </w:r>
            <w:r w:rsidR="00CC5DA3" w:rsidRPr="00F11E9D">
              <w:rPr>
                <w:rFonts w:asciiTheme="majorHAnsi" w:hAnsiTheme="majorHAnsi" w:cs="Times New Roman"/>
                <w:b/>
                <w:sz w:val="22"/>
                <w:szCs w:val="22"/>
                <w:lang w:val="en-GB"/>
              </w:rPr>
              <w:t xml:space="preserve">, % </w:t>
            </w:r>
          </w:p>
        </w:tc>
        <w:tc>
          <w:tcPr>
            <w:tcW w:w="0" w:type="auto"/>
            <w:tcBorders>
              <w:top w:val="nil"/>
              <w:bottom w:val="single" w:sz="12" w:space="0" w:color="auto"/>
              <w:right w:val="nil"/>
            </w:tcBorders>
          </w:tcPr>
          <w:p w:rsidR="00CC5DA3" w:rsidRPr="00F11E9D" w:rsidRDefault="00CC5DA3" w:rsidP="00256D62">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Language</w:t>
            </w:r>
            <w:r w:rsidR="007F03FD" w:rsidRPr="00F11E9D">
              <w:rPr>
                <w:rFonts w:asciiTheme="majorHAnsi" w:hAnsiTheme="majorHAnsi" w:cs="Times New Roman"/>
                <w:b/>
                <w:sz w:val="22"/>
                <w:szCs w:val="22"/>
                <w:lang w:val="en-GB"/>
              </w:rPr>
              <w:t xml:space="preserve">, </w:t>
            </w:r>
            <w:r w:rsidRPr="00F11E9D">
              <w:rPr>
                <w:rFonts w:asciiTheme="majorHAnsi" w:hAnsiTheme="majorHAnsi" w:cs="Times New Roman"/>
                <w:b/>
                <w:sz w:val="22"/>
                <w:szCs w:val="22"/>
                <w:lang w:val="en-GB"/>
              </w:rPr>
              <w:t>n</w:t>
            </w:r>
            <w:r w:rsidR="00022B75" w:rsidRPr="00F11E9D">
              <w:rPr>
                <w:rFonts w:asciiTheme="majorHAnsi" w:hAnsiTheme="majorHAnsi" w:cs="Times New Roman"/>
                <w:b/>
                <w:sz w:val="22"/>
                <w:szCs w:val="22"/>
                <w:lang w:val="en-GB"/>
              </w:rPr>
              <w:t>b</w:t>
            </w:r>
            <w:r w:rsidRPr="00F11E9D">
              <w:rPr>
                <w:rFonts w:asciiTheme="majorHAnsi" w:hAnsiTheme="majorHAnsi" w:cs="Times New Roman"/>
                <w:b/>
                <w:sz w:val="22"/>
                <w:szCs w:val="22"/>
                <w:lang w:val="en-GB"/>
              </w:rPr>
              <w:t xml:space="preserve"> of items</w:t>
            </w:r>
            <w:r w:rsidR="00820690" w:rsidRPr="00F11E9D">
              <w:rPr>
                <w:rFonts w:asciiTheme="majorHAnsi" w:hAnsiTheme="majorHAnsi" w:cs="Times New Roman"/>
                <w:b/>
                <w:sz w:val="22"/>
                <w:szCs w:val="22"/>
                <w:lang w:val="en-GB"/>
              </w:rPr>
              <w:t>, anchors</w:t>
            </w:r>
          </w:p>
        </w:tc>
        <w:tc>
          <w:tcPr>
            <w:tcW w:w="0" w:type="auto"/>
            <w:tcBorders>
              <w:top w:val="nil"/>
              <w:left w:val="nil"/>
              <w:bottom w:val="single" w:sz="12" w:space="0" w:color="auto"/>
            </w:tcBorders>
          </w:tcPr>
          <w:p w:rsidR="00CC5DA3" w:rsidRPr="00F11E9D" w:rsidRDefault="00CC5DA3" w:rsidP="00256D62">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 xml:space="preserve">Overall score, mean (SD) </w:t>
            </w:r>
          </w:p>
        </w:tc>
      </w:tr>
      <w:tr w:rsidR="00CC5DA3" w:rsidRPr="00F11E9D" w:rsidTr="00D05E89">
        <w:trPr>
          <w:trHeight w:val="1884"/>
        </w:trPr>
        <w:tc>
          <w:tcPr>
            <w:tcW w:w="0" w:type="auto"/>
            <w:tcBorders>
              <w:top w:val="single" w:sz="12" w:space="0" w:color="auto"/>
            </w:tcBorders>
          </w:tcPr>
          <w:p w:rsidR="00CC5DA3" w:rsidRPr="00F11E9D" w:rsidRDefault="00CC5DA3" w:rsidP="003322E2">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Chiu &amp; al (</w:t>
            </w:r>
            <w:r w:rsidRPr="00F11E9D">
              <w:rPr>
                <w:rFonts w:asciiTheme="majorHAnsi" w:hAnsiTheme="majorHAnsi" w:cs="Times New Roman"/>
                <w:b/>
                <w:sz w:val="22"/>
                <w:szCs w:val="22"/>
              </w:rPr>
              <w:t>2016)</w:t>
            </w:r>
            <w:r w:rsidR="0034680E">
              <w:rPr>
                <w:rFonts w:asciiTheme="majorHAnsi" w:hAnsiTheme="majorHAnsi" w:cs="Times New Roman"/>
                <w:b/>
                <w:sz w:val="22"/>
                <w:szCs w:val="22"/>
              </w:rPr>
              <w:t xml:space="preserve"> </w:t>
            </w:r>
            <w:r w:rsidR="00B77525" w:rsidRPr="00F11E9D">
              <w:rPr>
                <w:rFonts w:asciiTheme="majorHAnsi" w:hAnsiTheme="majorHAnsi" w:cs="Times New Roman"/>
                <w:b/>
                <w:sz w:val="22"/>
                <w:szCs w:val="22"/>
              </w:rPr>
              <w:fldChar w:fldCharType="begin">
                <w:fldData xml:space="preserve">PEVuZE5vdGU+PENpdGU+PEF1dGhvcj5DaGl1PC9BdXRob3I+PFllYXI+MjAxNjwvWWVhcj48UmVj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F11E9D">
              <w:rPr>
                <w:rFonts w:asciiTheme="majorHAnsi" w:hAnsiTheme="majorHAnsi" w:cs="Times New Roman"/>
                <w:b/>
                <w:sz w:val="22"/>
                <w:szCs w:val="22"/>
              </w:rPr>
              <w:instrText xml:space="preserve"> ADDIN EN.CITE </w:instrText>
            </w:r>
            <w:r w:rsidR="00B77525">
              <w:rPr>
                <w:rFonts w:asciiTheme="majorHAnsi" w:hAnsiTheme="majorHAnsi" w:cs="Times New Roman"/>
                <w:b/>
                <w:sz w:val="22"/>
                <w:szCs w:val="22"/>
              </w:rPr>
              <w:fldChar w:fldCharType="begin">
                <w:fldData xml:space="preserve">PEVuZE5vdGU+PENpdGU+PEF1dGhvcj5DaGl1PC9BdXRob3I+PFllYXI+MjAxNjwvWWVhcj48UmVj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F11E9D">
              <w:rPr>
                <w:rFonts w:asciiTheme="majorHAnsi" w:hAnsiTheme="majorHAnsi" w:cs="Times New Roman"/>
                <w:b/>
                <w:sz w:val="22"/>
                <w:szCs w:val="22"/>
              </w:rPr>
              <w:instrText xml:space="preserve"> ADDIN EN.CITE.DATA </w:instrText>
            </w:r>
            <w:r w:rsidR="00B77525">
              <w:rPr>
                <w:rFonts w:asciiTheme="majorHAnsi" w:hAnsiTheme="majorHAnsi" w:cs="Times New Roman"/>
                <w:b/>
                <w:sz w:val="22"/>
                <w:szCs w:val="22"/>
              </w:rPr>
            </w:r>
            <w:r w:rsidR="00B77525">
              <w:rPr>
                <w:rFonts w:asciiTheme="majorHAnsi" w:hAnsiTheme="majorHAnsi" w:cs="Times New Roman"/>
                <w:b/>
                <w:sz w:val="22"/>
                <w:szCs w:val="22"/>
              </w:rPr>
              <w:fldChar w:fldCharType="end"/>
            </w:r>
            <w:r w:rsidR="00B77525" w:rsidRPr="00F11E9D">
              <w:rPr>
                <w:rFonts w:asciiTheme="majorHAnsi" w:hAnsiTheme="majorHAnsi" w:cs="Times New Roman"/>
                <w:b/>
                <w:sz w:val="22"/>
                <w:szCs w:val="22"/>
              </w:rPr>
            </w:r>
            <w:r w:rsidR="00B77525" w:rsidRPr="00F11E9D">
              <w:rPr>
                <w:rFonts w:asciiTheme="majorHAnsi" w:hAnsiTheme="majorHAnsi" w:cs="Times New Roman"/>
                <w:b/>
                <w:sz w:val="22"/>
                <w:szCs w:val="22"/>
              </w:rPr>
              <w:fldChar w:fldCharType="separate"/>
            </w:r>
            <w:r w:rsidR="00F11E9D">
              <w:rPr>
                <w:rFonts w:asciiTheme="majorHAnsi" w:hAnsiTheme="majorHAnsi" w:cs="Times New Roman"/>
                <w:b/>
                <w:noProof/>
                <w:sz w:val="22"/>
                <w:szCs w:val="22"/>
              </w:rPr>
              <w:t>[1]</w:t>
            </w:r>
            <w:r w:rsidR="00B77525" w:rsidRPr="00F11E9D">
              <w:rPr>
                <w:rFonts w:asciiTheme="majorHAnsi" w:hAnsiTheme="majorHAnsi" w:cs="Times New Roman"/>
                <w:b/>
                <w:sz w:val="22"/>
                <w:szCs w:val="22"/>
              </w:rPr>
              <w:fldChar w:fldCharType="end"/>
            </w:r>
          </w:p>
          <w:p w:rsidR="00CC5DA3" w:rsidRPr="00F11E9D" w:rsidRDefault="00CC5DA3" w:rsidP="003322E2">
            <w:pPr>
              <w:spacing w:line="240" w:lineRule="auto"/>
              <w:jc w:val="left"/>
              <w:rPr>
                <w:rFonts w:asciiTheme="majorHAnsi" w:hAnsiTheme="majorHAnsi" w:cs="Times New Roman"/>
                <w:b/>
                <w:sz w:val="22"/>
                <w:szCs w:val="22"/>
                <w:lang w:val="en-GB"/>
              </w:rPr>
            </w:pPr>
          </w:p>
          <w:p w:rsidR="00CC5DA3" w:rsidRPr="00F11E9D" w:rsidRDefault="00CC5DA3" w:rsidP="003322E2">
            <w:pPr>
              <w:spacing w:line="240" w:lineRule="auto"/>
              <w:jc w:val="left"/>
              <w:rPr>
                <w:rFonts w:asciiTheme="majorHAnsi" w:hAnsiTheme="majorHAnsi" w:cs="Times New Roman"/>
                <w:b/>
                <w:sz w:val="22"/>
                <w:szCs w:val="22"/>
                <w:lang w:val="fr-CH"/>
              </w:rPr>
            </w:pPr>
          </w:p>
        </w:tc>
        <w:tc>
          <w:tcPr>
            <w:tcW w:w="0" w:type="auto"/>
            <w:tcBorders>
              <w:top w:val="single" w:sz="12" w:space="0" w:color="auto"/>
            </w:tcBorders>
          </w:tcPr>
          <w:p w:rsidR="00CC5DA3" w:rsidRPr="00F11E9D" w:rsidRDefault="00CC5DA3" w:rsidP="003322E2">
            <w:pPr>
              <w:spacing w:line="240" w:lineRule="auto"/>
              <w:jc w:val="left"/>
              <w:rPr>
                <w:rFonts w:asciiTheme="majorHAnsi" w:hAnsiTheme="majorHAnsi" w:cs="Times New Roman"/>
                <w:color w:val="000000" w:themeColor="text1"/>
                <w:sz w:val="22"/>
                <w:szCs w:val="22"/>
                <w:lang w:val="en-GB"/>
              </w:rPr>
            </w:pPr>
            <w:r w:rsidRPr="00F11E9D">
              <w:rPr>
                <w:rFonts w:asciiTheme="majorHAnsi" w:hAnsiTheme="majorHAnsi" w:cs="Times New Roman"/>
                <w:i/>
                <w:sz w:val="22"/>
                <w:szCs w:val="22"/>
                <w:lang w:val="en-GB"/>
              </w:rPr>
              <w:t>Study design</w:t>
            </w:r>
            <w:r w:rsidRPr="00F11E9D">
              <w:rPr>
                <w:rFonts w:asciiTheme="majorHAnsi" w:hAnsiTheme="majorHAnsi" w:cs="Times New Roman"/>
                <w:sz w:val="22"/>
                <w:szCs w:val="22"/>
                <w:lang w:val="en-GB"/>
              </w:rPr>
              <w:t>: Cross-sectional study with 2 study groups</w:t>
            </w:r>
            <w:r w:rsidRPr="00F11E9D">
              <w:rPr>
                <w:rFonts w:asciiTheme="majorHAnsi" w:hAnsiTheme="majorHAnsi" w:cs="Times New Roman"/>
                <w:color w:val="000000" w:themeColor="text1"/>
                <w:sz w:val="22"/>
                <w:szCs w:val="22"/>
                <w:lang w:val="en-GB"/>
              </w:rPr>
              <w:t>: pay-for-performance (P4P) and non-pay-for-performance (non-P4P)</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Country</w:t>
            </w:r>
            <w:r w:rsidRPr="00F11E9D">
              <w:rPr>
                <w:rFonts w:asciiTheme="majorHAnsi" w:hAnsiTheme="majorHAnsi" w:cs="Times New Roman"/>
                <w:sz w:val="22"/>
                <w:szCs w:val="22"/>
                <w:lang w:val="en-GB"/>
              </w:rPr>
              <w:t>: Taiwan</w:t>
            </w:r>
          </w:p>
          <w:p w:rsidR="00CC5DA3" w:rsidRPr="00F11E9D" w:rsidRDefault="00CC5DA3" w:rsidP="003322E2">
            <w:pPr>
              <w:spacing w:line="240" w:lineRule="auto"/>
              <w:jc w:val="left"/>
              <w:rPr>
                <w:rFonts w:asciiTheme="majorHAnsi" w:hAnsiTheme="majorHAnsi" w:cs="Times New Roman"/>
                <w:i/>
                <w:sz w:val="22"/>
                <w:szCs w:val="22"/>
                <w:lang w:val="en-GB"/>
              </w:rPr>
            </w:pPr>
            <w:r w:rsidRPr="00F11E9D">
              <w:rPr>
                <w:rFonts w:asciiTheme="majorHAnsi" w:hAnsiTheme="majorHAnsi" w:cs="Times New Roman"/>
                <w:i/>
                <w:sz w:val="22"/>
                <w:szCs w:val="22"/>
                <w:lang w:val="en-GB"/>
              </w:rPr>
              <w:t xml:space="preserve">Setting: </w:t>
            </w:r>
            <w:r w:rsidRPr="00F11E9D">
              <w:rPr>
                <w:rFonts w:asciiTheme="majorHAnsi" w:hAnsiTheme="majorHAnsi" w:cs="Times New Roman"/>
                <w:sz w:val="22"/>
                <w:szCs w:val="22"/>
                <w:lang w:val="en-GB"/>
              </w:rPr>
              <w:t>mixed (medical centers, hospitals, clinics)</w:t>
            </w:r>
          </w:p>
          <w:p w:rsidR="00CC5DA3" w:rsidRPr="00F11E9D" w:rsidRDefault="00CC5DA3" w:rsidP="003322E2">
            <w:pPr>
              <w:spacing w:line="240" w:lineRule="auto"/>
              <w:jc w:val="left"/>
              <w:rPr>
                <w:rFonts w:asciiTheme="majorHAnsi" w:hAnsiTheme="majorHAnsi" w:cs="Times New Roman"/>
                <w:color w:val="000000" w:themeColor="text1"/>
                <w:sz w:val="22"/>
                <w:szCs w:val="22"/>
                <w:highlight w:val="green"/>
              </w:rPr>
            </w:pPr>
            <w:r w:rsidRPr="00F11E9D">
              <w:rPr>
                <w:rFonts w:asciiTheme="majorHAnsi" w:hAnsiTheme="majorHAnsi" w:cs="Times New Roman"/>
                <w:i/>
                <w:color w:val="000000" w:themeColor="text1"/>
                <w:sz w:val="22"/>
                <w:szCs w:val="22"/>
                <w:lang w:val="en-GB"/>
              </w:rPr>
              <w:t>HC professionals</w:t>
            </w:r>
            <w:r w:rsidRPr="00F11E9D">
              <w:rPr>
                <w:rFonts w:asciiTheme="majorHAnsi" w:hAnsiTheme="majorHAnsi" w:cs="Times New Roman"/>
                <w:color w:val="000000" w:themeColor="text1"/>
                <w:sz w:val="22"/>
                <w:szCs w:val="22"/>
                <w:lang w:val="en-GB"/>
              </w:rPr>
              <w:t xml:space="preserve">: physicians specialized in diabetology (P4P) </w:t>
            </w:r>
          </w:p>
          <w:p w:rsidR="00CC5DA3" w:rsidRPr="00F11E9D" w:rsidRDefault="00CC5DA3" w:rsidP="003322E2">
            <w:pPr>
              <w:widowControl w:val="0"/>
              <w:autoSpaceDE w:val="0"/>
              <w:autoSpaceDN w:val="0"/>
              <w:adjustRightInd w:val="0"/>
              <w:spacing w:line="240" w:lineRule="auto"/>
              <w:jc w:val="left"/>
              <w:rPr>
                <w:rFonts w:asciiTheme="majorHAnsi" w:hAnsiTheme="majorHAnsi" w:cs="Times New Roman"/>
                <w:i/>
                <w:color w:val="000000" w:themeColor="text1"/>
                <w:sz w:val="22"/>
                <w:szCs w:val="22"/>
              </w:rPr>
            </w:pPr>
            <w:r w:rsidRPr="00F11E9D">
              <w:rPr>
                <w:rFonts w:asciiTheme="majorHAnsi" w:hAnsiTheme="majorHAnsi" w:cs="Times New Roman"/>
                <w:i/>
                <w:color w:val="000000" w:themeColor="text1"/>
                <w:sz w:val="22"/>
                <w:szCs w:val="22"/>
              </w:rPr>
              <w:t xml:space="preserve">Type of care: </w:t>
            </w:r>
          </w:p>
          <w:p w:rsidR="00CC5DA3" w:rsidRPr="00F11E9D" w:rsidRDefault="00CC5DA3" w:rsidP="003322E2">
            <w:pPr>
              <w:widowControl w:val="0"/>
              <w:autoSpaceDE w:val="0"/>
              <w:autoSpaceDN w:val="0"/>
              <w:adjustRightInd w:val="0"/>
              <w:spacing w:line="240" w:lineRule="auto"/>
              <w:jc w:val="left"/>
              <w:rPr>
                <w:rFonts w:asciiTheme="majorHAnsi" w:hAnsiTheme="majorHAnsi" w:cs="Times New Roman"/>
                <w:sz w:val="22"/>
                <w:szCs w:val="22"/>
              </w:rPr>
            </w:pPr>
            <w:r w:rsidRPr="00F11E9D">
              <w:rPr>
                <w:rFonts w:asciiTheme="majorHAnsi" w:hAnsiTheme="majorHAnsi" w:cs="Times New Roman"/>
                <w:color w:val="000000" w:themeColor="text1"/>
                <w:sz w:val="22"/>
                <w:szCs w:val="22"/>
              </w:rPr>
              <w:t xml:space="preserve">P4P: integrated care </w:t>
            </w:r>
          </w:p>
          <w:p w:rsidR="00CC5DA3" w:rsidRPr="00F11E9D" w:rsidRDefault="00CC5DA3" w:rsidP="003322E2">
            <w:pPr>
              <w:widowControl w:val="0"/>
              <w:autoSpaceDE w:val="0"/>
              <w:autoSpaceDN w:val="0"/>
              <w:adjustRightInd w:val="0"/>
              <w:spacing w:line="240" w:lineRule="auto"/>
              <w:jc w:val="left"/>
              <w:rPr>
                <w:rFonts w:asciiTheme="majorHAnsi" w:hAnsiTheme="majorHAnsi" w:cs="Times New Roman"/>
                <w:color w:val="000000" w:themeColor="text1"/>
                <w:sz w:val="22"/>
                <w:szCs w:val="22"/>
              </w:rPr>
            </w:pPr>
            <w:r w:rsidRPr="00F11E9D">
              <w:rPr>
                <w:rFonts w:asciiTheme="majorHAnsi" w:hAnsiTheme="majorHAnsi" w:cs="Times New Roman"/>
                <w:color w:val="000000" w:themeColor="text1"/>
                <w:sz w:val="22"/>
                <w:szCs w:val="22"/>
              </w:rPr>
              <w:t>Non-P4P: usual care</w:t>
            </w:r>
          </w:p>
        </w:tc>
        <w:tc>
          <w:tcPr>
            <w:tcW w:w="0" w:type="auto"/>
            <w:tcBorders>
              <w:top w:val="single" w:sz="12" w:space="0" w:color="auto"/>
              <w:right w:val="nil"/>
            </w:tcBorders>
          </w:tcPr>
          <w:p w:rsidR="00CC5DA3" w:rsidRPr="00F11E9D" w:rsidRDefault="00CC5DA3" w:rsidP="003322E2">
            <w:pPr>
              <w:spacing w:line="240" w:lineRule="auto"/>
              <w:jc w:val="left"/>
              <w:rPr>
                <w:rFonts w:asciiTheme="majorHAnsi" w:hAnsiTheme="majorHAnsi" w:cs="Times New Roman"/>
                <w:sz w:val="22"/>
                <w:szCs w:val="22"/>
                <w:lang w:val="fr-CH"/>
              </w:rPr>
            </w:pPr>
            <w:r w:rsidRPr="00F11E9D">
              <w:rPr>
                <w:rFonts w:asciiTheme="majorHAnsi" w:hAnsiTheme="majorHAnsi" w:cs="Times New Roman"/>
                <w:sz w:val="22"/>
                <w:szCs w:val="22"/>
                <w:lang w:val="fr-CH"/>
              </w:rPr>
              <w:t>1458 (total)</w:t>
            </w:r>
          </w:p>
          <w:p w:rsidR="00CC5DA3" w:rsidRPr="00F11E9D" w:rsidRDefault="00CC5DA3" w:rsidP="003322E2">
            <w:pPr>
              <w:spacing w:line="240" w:lineRule="auto"/>
              <w:jc w:val="left"/>
              <w:rPr>
                <w:rFonts w:asciiTheme="majorHAnsi" w:hAnsiTheme="majorHAnsi" w:cs="Times New Roman"/>
                <w:sz w:val="22"/>
                <w:szCs w:val="22"/>
                <w:lang w:val="fr-CH"/>
              </w:rPr>
            </w:pPr>
            <w:r w:rsidRPr="00F11E9D">
              <w:rPr>
                <w:rFonts w:asciiTheme="majorHAnsi" w:hAnsiTheme="majorHAnsi" w:cs="Times New Roman"/>
                <w:sz w:val="22"/>
                <w:szCs w:val="22"/>
                <w:lang w:val="fr-CH"/>
              </w:rPr>
              <w:t>P4P: 1037</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fr-CH"/>
              </w:rPr>
              <w:t>Non-P4P: 421</w:t>
            </w:r>
          </w:p>
        </w:tc>
        <w:tc>
          <w:tcPr>
            <w:tcW w:w="0" w:type="auto"/>
            <w:tcBorders>
              <w:top w:val="single" w:sz="12" w:space="0" w:color="auto"/>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Type 2</w:t>
            </w:r>
          </w:p>
        </w:tc>
        <w:tc>
          <w:tcPr>
            <w:tcW w:w="0" w:type="auto"/>
            <w:tcBorders>
              <w:top w:val="single" w:sz="12" w:space="0" w:color="auto"/>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P4P:</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61.5 (11.4)</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n-P4P:</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61.5 (12.77)</w:t>
            </w:r>
          </w:p>
          <w:p w:rsidR="00CC5DA3" w:rsidRPr="00F11E9D" w:rsidRDefault="00CC5DA3" w:rsidP="003322E2">
            <w:pPr>
              <w:spacing w:line="240" w:lineRule="auto"/>
              <w:jc w:val="left"/>
              <w:rPr>
                <w:rFonts w:asciiTheme="majorHAnsi" w:hAnsiTheme="majorHAnsi" w:cs="Times New Roman"/>
                <w:sz w:val="22"/>
                <w:szCs w:val="22"/>
                <w:highlight w:val="yellow"/>
              </w:rPr>
            </w:pPr>
          </w:p>
        </w:tc>
        <w:tc>
          <w:tcPr>
            <w:tcW w:w="0" w:type="auto"/>
            <w:tcBorders>
              <w:top w:val="single" w:sz="12" w:space="0" w:color="auto"/>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P4P: 49.6%</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n-P4P: 46.6%</w:t>
            </w:r>
          </w:p>
        </w:tc>
        <w:tc>
          <w:tcPr>
            <w:tcW w:w="0" w:type="auto"/>
            <w:tcBorders>
              <w:top w:val="single" w:sz="12" w:space="0" w:color="auto"/>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Mandarin </w:t>
            </w:r>
          </w:p>
          <w:p w:rsidR="00CC5DA3"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7F03FD"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lmost never to almost always</w:t>
            </w:r>
          </w:p>
          <w:p w:rsidR="007F03FD" w:rsidRPr="00F11E9D" w:rsidRDefault="007F03FD" w:rsidP="003322E2">
            <w:pPr>
              <w:spacing w:line="240" w:lineRule="auto"/>
              <w:jc w:val="left"/>
              <w:rPr>
                <w:rFonts w:asciiTheme="majorHAnsi" w:hAnsiTheme="majorHAnsi" w:cs="Times New Roman"/>
                <w:sz w:val="22"/>
                <w:szCs w:val="22"/>
              </w:rPr>
            </w:pPr>
          </w:p>
        </w:tc>
        <w:tc>
          <w:tcPr>
            <w:tcW w:w="0" w:type="auto"/>
            <w:tcBorders>
              <w:top w:val="single" w:sz="12" w:space="0" w:color="auto"/>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P4P: 4.2 (0.6)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n-P4P: 3.9 (0.7)</w:t>
            </w:r>
          </w:p>
        </w:tc>
      </w:tr>
      <w:tr w:rsidR="00CC5DA3" w:rsidRPr="00F11E9D" w:rsidTr="00D05E89">
        <w:trPr>
          <w:trHeight w:val="66"/>
        </w:trPr>
        <w:tc>
          <w:tcPr>
            <w:tcW w:w="0" w:type="auto"/>
          </w:tcPr>
          <w:p w:rsidR="00CC5DA3" w:rsidRPr="00F11E9D" w:rsidRDefault="00CC5DA3" w:rsidP="00F11E9D">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Dede &amp; al (2016)</w:t>
            </w:r>
            <w:r w:rsidR="00B77525" w:rsidRPr="00F11E9D">
              <w:rPr>
                <w:rFonts w:asciiTheme="majorHAnsi" w:hAnsiTheme="majorHAnsi" w:cs="Times New Roman"/>
                <w:b/>
                <w:sz w:val="22"/>
                <w:szCs w:val="22"/>
                <w:lang w:val="en-GB"/>
              </w:rPr>
              <w:fldChar w:fldCharType="begin">
                <w:fldData xml:space="preserve">PEVuZE5vdGU+PENpdGU+PEF1dGhvcj5EZWRlPC9BdXRob3I+PFllYXI+MjAxNjwvWWVhcj48UmVj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EZWRlPC9BdXRob3I+PFllYXI+MjAxNjwvWWVhcj48UmVj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2]</w:t>
            </w:r>
            <w:r w:rsidR="00B77525" w:rsidRPr="00F11E9D">
              <w:rPr>
                <w:rFonts w:asciiTheme="majorHAnsi" w:hAnsiTheme="majorHAnsi" w:cs="Times New Roman"/>
                <w:b/>
                <w:sz w:val="22"/>
                <w:szCs w:val="22"/>
                <w:lang w:val="en-GB"/>
              </w:rPr>
              <w:fldChar w:fldCharType="end"/>
            </w: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Study design</w:t>
            </w:r>
            <w:r w:rsidRPr="00F11E9D">
              <w:rPr>
                <w:rFonts w:asciiTheme="majorHAnsi" w:hAnsiTheme="majorHAnsi" w:cs="Times New Roman"/>
                <w:sz w:val="22"/>
                <w:szCs w:val="22"/>
                <w:lang w:val="en-GB"/>
              </w:rPr>
              <w:t>: Cross-sectional study</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Country</w:t>
            </w:r>
            <w:r w:rsidRPr="00F11E9D">
              <w:rPr>
                <w:rFonts w:asciiTheme="majorHAnsi" w:hAnsiTheme="majorHAnsi" w:cs="Times New Roman"/>
                <w:sz w:val="22"/>
                <w:szCs w:val="22"/>
                <w:lang w:val="en-GB"/>
              </w:rPr>
              <w:t>: Turkey</w:t>
            </w:r>
          </w:p>
          <w:p w:rsidR="00CC5DA3" w:rsidRPr="00F11E9D" w:rsidRDefault="00CC5DA3" w:rsidP="003322E2">
            <w:pPr>
              <w:spacing w:line="240" w:lineRule="auto"/>
              <w:jc w:val="left"/>
              <w:rPr>
                <w:rFonts w:asciiTheme="majorHAnsi" w:hAnsiTheme="majorHAnsi" w:cs="Times New Roman"/>
                <w:i/>
                <w:sz w:val="22"/>
                <w:szCs w:val="22"/>
                <w:lang w:val="en-GB"/>
              </w:rPr>
            </w:pPr>
            <w:r w:rsidRPr="00F11E9D">
              <w:rPr>
                <w:rFonts w:asciiTheme="majorHAnsi" w:hAnsiTheme="majorHAnsi" w:cs="Times New Roman"/>
                <w:i/>
                <w:sz w:val="22"/>
                <w:szCs w:val="22"/>
                <w:lang w:val="en-GB"/>
              </w:rPr>
              <w:t xml:space="preserve">Setting: </w:t>
            </w:r>
            <w:r w:rsidRPr="00F11E9D">
              <w:rPr>
                <w:rFonts w:asciiTheme="majorHAnsi" w:hAnsiTheme="majorHAnsi" w:cs="Times New Roman"/>
                <w:sz w:val="22"/>
                <w:szCs w:val="22"/>
                <w:lang w:val="en-GB"/>
              </w:rPr>
              <w:t>hospital clinics (internal medicine and pulmonary medicine outpatient clinic)</w:t>
            </w:r>
          </w:p>
          <w:p w:rsidR="00CC5DA3" w:rsidRPr="00F11E9D" w:rsidRDefault="00CC5DA3" w:rsidP="003322E2">
            <w:pPr>
              <w:spacing w:line="240" w:lineRule="auto"/>
              <w:jc w:val="left"/>
              <w:rPr>
                <w:rFonts w:asciiTheme="majorHAnsi" w:hAnsiTheme="majorHAnsi" w:cs="Times New Roman"/>
                <w:i/>
                <w:sz w:val="22"/>
                <w:szCs w:val="22"/>
                <w:lang w:val="en-GB"/>
              </w:rPr>
            </w:pPr>
            <w:r w:rsidRPr="00F11E9D">
              <w:rPr>
                <w:rFonts w:asciiTheme="majorHAnsi" w:hAnsiTheme="majorHAnsi" w:cs="Times New Roman"/>
                <w:i/>
                <w:sz w:val="22"/>
                <w:szCs w:val="22"/>
                <w:lang w:val="en-GB"/>
              </w:rPr>
              <w:t xml:space="preserve">HC professionals: </w:t>
            </w:r>
            <w:r w:rsidRPr="00F11E9D">
              <w:rPr>
                <w:rFonts w:asciiTheme="majorHAnsi" w:hAnsiTheme="majorHAnsi" w:cs="Times New Roman"/>
                <w:sz w:val="22"/>
                <w:szCs w:val="22"/>
                <w:lang w:val="en-GB"/>
              </w:rPr>
              <w:t>various specialists</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xml:space="preserve"> usual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76</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55.0 (12.7)</w:t>
            </w:r>
          </w:p>
          <w:p w:rsidR="00CC5DA3" w:rsidRPr="00F11E9D" w:rsidRDefault="00CC5DA3" w:rsidP="003322E2">
            <w:pPr>
              <w:spacing w:line="240" w:lineRule="auto"/>
              <w:jc w:val="left"/>
              <w:rPr>
                <w:rFonts w:asciiTheme="majorHAnsi" w:hAnsiTheme="majorHAnsi" w:cs="Times New Roman"/>
                <w:sz w:val="22"/>
                <w:szCs w:val="22"/>
                <w:lang w:val="en-GB"/>
              </w:rPr>
            </w:pP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36.8%</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 xml:space="preserve">Turkish </w:t>
            </w:r>
          </w:p>
          <w:p w:rsidR="00CC5DA3" w:rsidRPr="00F11E9D" w:rsidRDefault="007F03FD"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20 items</w:t>
            </w:r>
          </w:p>
          <w:p w:rsidR="007F03FD" w:rsidRPr="00F11E9D" w:rsidRDefault="007F03FD"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rPr>
              <w:t>Never to alway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2.9 (0.9)</w:t>
            </w:r>
          </w:p>
        </w:tc>
      </w:tr>
      <w:tr w:rsidR="00CC5DA3" w:rsidRPr="00F11E9D" w:rsidTr="00D05E89">
        <w:trPr>
          <w:trHeight w:val="463"/>
        </w:trPr>
        <w:tc>
          <w:tcPr>
            <w:tcW w:w="0" w:type="auto"/>
          </w:tcPr>
          <w:p w:rsidR="00CC5DA3" w:rsidRPr="00F11E9D" w:rsidRDefault="00CC5DA3" w:rsidP="00F11E9D">
            <w:pPr>
              <w:spacing w:line="240" w:lineRule="auto"/>
              <w:jc w:val="left"/>
              <w:rPr>
                <w:rFonts w:asciiTheme="majorHAnsi" w:hAnsiTheme="majorHAnsi" w:cs="Times New Roman"/>
                <w:b/>
                <w:sz w:val="22"/>
                <w:szCs w:val="22"/>
                <w:vertAlign w:val="superscript"/>
                <w:lang w:val="en-GB"/>
              </w:rPr>
            </w:pPr>
            <w:r w:rsidRPr="00F11E9D">
              <w:rPr>
                <w:rFonts w:asciiTheme="majorHAnsi" w:hAnsiTheme="majorHAnsi" w:cs="Times New Roman"/>
                <w:b/>
                <w:sz w:val="22"/>
                <w:szCs w:val="22"/>
                <w:lang w:val="en-GB"/>
              </w:rPr>
              <w:t>Fan &amp; al (2015)</w:t>
            </w:r>
            <w:r w:rsidR="00B77525" w:rsidRPr="00F11E9D">
              <w:rPr>
                <w:rFonts w:asciiTheme="majorHAnsi" w:hAnsiTheme="majorHAnsi" w:cs="Times New Roman"/>
                <w:b/>
                <w:sz w:val="22"/>
                <w:szCs w:val="22"/>
                <w:lang w:val="en-GB"/>
              </w:rPr>
              <w:fldChar w:fldCharType="begin">
                <w:fldData xml:space="preserve">PEVuZE5vdGU+PENpdGU+PEF1dGhvcj5GYW48L0F1dGhvcj48WWVhcj4yMDE1PC9ZZWFyPjxSZWNO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GYW48L0F1dGhvcj48WWVhcj4yMDE1PC9ZZWFyPjxSZWNO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3]</w:t>
            </w:r>
            <w:r w:rsidR="00B77525" w:rsidRPr="00F11E9D">
              <w:rPr>
                <w:rFonts w:asciiTheme="majorHAnsi" w:hAnsiTheme="majorHAnsi" w:cs="Times New Roman"/>
                <w:b/>
                <w:sz w:val="22"/>
                <w:szCs w:val="22"/>
                <w:lang w:val="en-GB"/>
              </w:rPr>
              <w:fldChar w:fldCharType="end"/>
            </w: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Study design</w:t>
            </w:r>
            <w:r w:rsidRPr="00F11E9D">
              <w:rPr>
                <w:rFonts w:asciiTheme="majorHAnsi" w:hAnsiTheme="majorHAnsi" w:cs="Times New Roman"/>
                <w:sz w:val="22"/>
                <w:szCs w:val="22"/>
                <w:lang w:val="en-GB"/>
              </w:rPr>
              <w:t>: Cross-sectional study</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Country</w:t>
            </w:r>
            <w:r w:rsidRPr="00F11E9D">
              <w:rPr>
                <w:rFonts w:asciiTheme="majorHAnsi" w:hAnsiTheme="majorHAnsi" w:cs="Times New Roman"/>
                <w:sz w:val="22"/>
                <w:szCs w:val="22"/>
                <w:lang w:val="en-GB"/>
              </w:rPr>
              <w:t>: USA</w:t>
            </w:r>
          </w:p>
          <w:p w:rsidR="00CC5DA3" w:rsidRPr="00F11E9D" w:rsidRDefault="00CC5DA3" w:rsidP="003322E2">
            <w:pPr>
              <w:spacing w:line="240" w:lineRule="auto"/>
              <w:jc w:val="left"/>
              <w:rPr>
                <w:rFonts w:asciiTheme="majorHAnsi" w:hAnsiTheme="majorHAnsi" w:cs="Times New Roman"/>
                <w:i/>
                <w:sz w:val="22"/>
                <w:szCs w:val="22"/>
                <w:lang w:val="en-GB"/>
              </w:rPr>
            </w:pPr>
            <w:r w:rsidRPr="00F11E9D">
              <w:rPr>
                <w:rFonts w:asciiTheme="majorHAnsi" w:hAnsiTheme="majorHAnsi" w:cs="Times New Roman"/>
                <w:i/>
                <w:sz w:val="22"/>
                <w:szCs w:val="22"/>
                <w:lang w:val="en-GB"/>
              </w:rPr>
              <w:t xml:space="preserve">Setting: </w:t>
            </w:r>
            <w:r w:rsidRPr="00F11E9D">
              <w:rPr>
                <w:rFonts w:asciiTheme="majorHAnsi" w:hAnsiTheme="majorHAnsi" w:cs="Times New Roman"/>
                <w:sz w:val="22"/>
                <w:szCs w:val="22"/>
                <w:lang w:val="en-GB"/>
              </w:rPr>
              <w:t>primary care practice (n=34 in a practice-based research network)</w:t>
            </w:r>
          </w:p>
          <w:p w:rsidR="00CC5DA3" w:rsidRPr="00F11E9D" w:rsidRDefault="00CC5DA3" w:rsidP="003322E2">
            <w:pPr>
              <w:spacing w:line="240" w:lineRule="auto"/>
              <w:jc w:val="left"/>
              <w:rPr>
                <w:rFonts w:asciiTheme="majorHAnsi" w:hAnsiTheme="majorHAnsi" w:cs="Times New Roman"/>
                <w:i/>
                <w:sz w:val="22"/>
                <w:szCs w:val="22"/>
                <w:lang w:val="en-GB"/>
              </w:rPr>
            </w:pPr>
            <w:r w:rsidRPr="00F11E9D">
              <w:rPr>
                <w:rFonts w:asciiTheme="majorHAnsi" w:hAnsiTheme="majorHAnsi" w:cs="Times New Roman"/>
                <w:i/>
                <w:sz w:val="22"/>
                <w:szCs w:val="22"/>
                <w:lang w:val="en-GB"/>
              </w:rPr>
              <w:t xml:space="preserve">HC professionals: </w:t>
            </w:r>
            <w:r w:rsidRPr="00F11E9D">
              <w:rPr>
                <w:rFonts w:asciiTheme="majorHAnsi" w:hAnsiTheme="majorHAnsi" w:cs="Times New Roman"/>
                <w:sz w:val="22"/>
                <w:szCs w:val="22"/>
                <w:lang w:val="en-GB"/>
              </w:rPr>
              <w:t>GPs</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xml:space="preserve">: usual care </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2055</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64.9 (12.3)</w:t>
            </w:r>
          </w:p>
          <w:p w:rsidR="00CC5DA3" w:rsidRPr="00F11E9D" w:rsidRDefault="00CC5DA3" w:rsidP="003322E2">
            <w:pPr>
              <w:spacing w:line="240" w:lineRule="auto"/>
              <w:jc w:val="left"/>
              <w:rPr>
                <w:rFonts w:asciiTheme="majorHAnsi" w:hAnsiTheme="majorHAnsi" w:cs="Times New Roman"/>
                <w:sz w:val="22"/>
                <w:szCs w:val="22"/>
                <w:lang w:val="en-GB"/>
              </w:rPr>
            </w:pP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50.4%</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 xml:space="preserve">English </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20 items</w:t>
            </w:r>
          </w:p>
          <w:p w:rsidR="007F03FD" w:rsidRPr="00F11E9D" w:rsidRDefault="00033EA4"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ne of the time</w:t>
            </w:r>
            <w:r w:rsidR="007F03FD" w:rsidRPr="00F11E9D">
              <w:rPr>
                <w:rFonts w:asciiTheme="majorHAnsi" w:hAnsiTheme="majorHAnsi" w:cs="Times New Roman"/>
                <w:sz w:val="22"/>
                <w:szCs w:val="22"/>
              </w:rPr>
              <w:t xml:space="preserve"> to </w:t>
            </w:r>
            <w:r w:rsidRPr="00F11E9D">
              <w:rPr>
                <w:rFonts w:asciiTheme="majorHAnsi" w:hAnsiTheme="majorHAnsi" w:cs="Times New Roman"/>
                <w:sz w:val="22"/>
                <w:szCs w:val="22"/>
              </w:rPr>
              <w:t>all the time</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3.0 (1.09)</w:t>
            </w:r>
          </w:p>
        </w:tc>
      </w:tr>
      <w:tr w:rsidR="00CC5DA3" w:rsidRPr="00F11E9D" w:rsidTr="00D05E89">
        <w:trPr>
          <w:trHeight w:val="605"/>
        </w:trPr>
        <w:tc>
          <w:tcPr>
            <w:tcW w:w="0" w:type="auto"/>
          </w:tcPr>
          <w:p w:rsidR="00CC5DA3" w:rsidRPr="00F11E9D" w:rsidRDefault="00CC5DA3" w:rsidP="00F11E9D">
            <w:pPr>
              <w:spacing w:line="240" w:lineRule="auto"/>
              <w:jc w:val="left"/>
              <w:rPr>
                <w:rFonts w:asciiTheme="majorHAnsi" w:hAnsiTheme="majorHAnsi" w:cs="Times New Roman"/>
                <w:b/>
                <w:sz w:val="22"/>
                <w:szCs w:val="22"/>
                <w:vertAlign w:val="superscript"/>
                <w:lang w:val="en-GB"/>
              </w:rPr>
            </w:pPr>
            <w:r w:rsidRPr="00F11E9D">
              <w:rPr>
                <w:rFonts w:asciiTheme="majorHAnsi" w:hAnsiTheme="majorHAnsi" w:cs="Times New Roman"/>
                <w:b/>
                <w:sz w:val="22"/>
                <w:szCs w:val="22"/>
                <w:lang w:val="en-GB"/>
              </w:rPr>
              <w:lastRenderedPageBreak/>
              <w:t>Ku &amp; Kegels (2015)</w:t>
            </w:r>
            <w:r w:rsidR="00B77525" w:rsidRPr="00F11E9D">
              <w:rPr>
                <w:rFonts w:asciiTheme="majorHAnsi" w:hAnsiTheme="majorHAnsi" w:cs="Times New Roman"/>
                <w:b/>
                <w:sz w:val="22"/>
                <w:szCs w:val="22"/>
                <w:lang w:val="en-GB"/>
              </w:rPr>
              <w:fldChar w:fldCharType="begin">
                <w:fldData xml:space="preserve">PEVuZE5vdGU+PENpdGU+PEF1dGhvcj5LdTwvQXV0aG9yPjxZZWFyPjIwMTU8L1llYXI+PFJlY051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LdTwvQXV0aG9yPjxZZWFyPjIwMTU8L1llYXI+PFJlY051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4]</w:t>
            </w:r>
            <w:r w:rsidR="00B77525" w:rsidRPr="00F11E9D">
              <w:rPr>
                <w:rFonts w:asciiTheme="majorHAnsi" w:hAnsiTheme="majorHAnsi" w:cs="Times New Roman"/>
                <w:b/>
                <w:sz w:val="22"/>
                <w:szCs w:val="22"/>
                <w:lang w:val="en-GB"/>
              </w:rPr>
              <w:fldChar w:fldCharType="end"/>
            </w:r>
            <w:r w:rsidRPr="00F11E9D">
              <w:rPr>
                <w:rFonts w:asciiTheme="majorHAnsi" w:hAnsiTheme="majorHAnsi" w:cs="Times New Roman"/>
                <w:b/>
                <w:sz w:val="22"/>
                <w:szCs w:val="22"/>
                <w:lang w:val="en-GB"/>
              </w:rPr>
              <w:t xml:space="preserve"> </w:t>
            </w:r>
          </w:p>
        </w:tc>
        <w:tc>
          <w:tcPr>
            <w:tcW w:w="0" w:type="auto"/>
          </w:tcPr>
          <w:p w:rsidR="00CC5DA3" w:rsidRPr="00F11E9D" w:rsidRDefault="00CC5DA3" w:rsidP="003322E2">
            <w:pPr>
              <w:spacing w:line="240" w:lineRule="auto"/>
              <w:jc w:val="left"/>
              <w:rPr>
                <w:rFonts w:asciiTheme="majorHAnsi" w:hAnsiTheme="majorHAnsi" w:cs="Times New Roman"/>
                <w:color w:val="0070C0"/>
                <w:sz w:val="22"/>
                <w:szCs w:val="22"/>
              </w:rPr>
            </w:pPr>
            <w:r w:rsidRPr="00F11E9D">
              <w:rPr>
                <w:rFonts w:asciiTheme="majorHAnsi" w:hAnsiTheme="majorHAnsi" w:cs="Times New Roman"/>
                <w:i/>
                <w:sz w:val="22"/>
                <w:szCs w:val="22"/>
                <w:lang w:val="en-GB"/>
              </w:rPr>
              <w:t>Study design</w:t>
            </w:r>
            <w:r w:rsidRPr="00F11E9D">
              <w:rPr>
                <w:rFonts w:asciiTheme="majorHAnsi" w:hAnsiTheme="majorHAnsi" w:cs="Times New Roman"/>
                <w:sz w:val="22"/>
                <w:szCs w:val="22"/>
                <w:lang w:val="en-GB"/>
              </w:rPr>
              <w:t xml:space="preserve">: </w:t>
            </w:r>
            <w:r w:rsidRPr="00F11E9D">
              <w:rPr>
                <w:rFonts w:asciiTheme="majorHAnsi" w:hAnsiTheme="majorHAnsi" w:cs="Times New Roman"/>
                <w:sz w:val="22"/>
                <w:szCs w:val="22"/>
              </w:rPr>
              <w:t>Before-after study (baseline data only)</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Country</w:t>
            </w:r>
            <w:r w:rsidRPr="00F11E9D">
              <w:rPr>
                <w:rFonts w:asciiTheme="majorHAnsi" w:hAnsiTheme="majorHAnsi" w:cs="Times New Roman"/>
                <w:sz w:val="22"/>
                <w:szCs w:val="22"/>
                <w:lang w:val="en-GB"/>
              </w:rPr>
              <w:t>: Philippines</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primary care practices</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healthcare workers, GPs, nurses, midwives</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usual care (at baselin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164</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56.9 (10.8)</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5.6%</w:t>
            </w:r>
          </w:p>
        </w:tc>
        <w:tc>
          <w:tcPr>
            <w:tcW w:w="0" w:type="auto"/>
            <w:tcBorders>
              <w:right w:val="nil"/>
            </w:tcBorders>
          </w:tcPr>
          <w:p w:rsidR="00CC5DA3"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Language </w:t>
            </w:r>
            <w:r w:rsidR="00CC5DA3" w:rsidRPr="00F11E9D">
              <w:rPr>
                <w:rFonts w:asciiTheme="majorHAnsi" w:hAnsiTheme="majorHAnsi" w:cs="Times New Roman"/>
                <w:sz w:val="22"/>
                <w:szCs w:val="22"/>
              </w:rPr>
              <w:t xml:space="preserve">ot reported </w:t>
            </w:r>
          </w:p>
          <w:p w:rsidR="00CC5DA3"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7F03FD"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lmost never to almost alway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3.3 (0.8) </w:t>
            </w:r>
          </w:p>
          <w:p w:rsidR="00CC5DA3" w:rsidRPr="00F11E9D" w:rsidRDefault="00CC5DA3" w:rsidP="003322E2">
            <w:pPr>
              <w:spacing w:line="240" w:lineRule="auto"/>
              <w:jc w:val="left"/>
              <w:rPr>
                <w:rFonts w:asciiTheme="majorHAnsi" w:hAnsiTheme="majorHAnsi" w:cs="Times New Roman"/>
                <w:i/>
                <w:sz w:val="22"/>
                <w:szCs w:val="22"/>
              </w:rPr>
            </w:pPr>
          </w:p>
          <w:p w:rsidR="00CC5DA3" w:rsidRPr="00F11E9D" w:rsidRDefault="00CC5DA3" w:rsidP="003322E2">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SD cal</w:t>
            </w:r>
            <w:r w:rsidR="00033EA4" w:rsidRPr="00F11E9D">
              <w:rPr>
                <w:rFonts w:asciiTheme="majorHAnsi" w:hAnsiTheme="majorHAnsi" w:cs="Times New Roman"/>
                <w:i/>
                <w:sz w:val="22"/>
                <w:szCs w:val="22"/>
              </w:rPr>
              <w:t>culated from 95% CI (3.0 – 3.4)</w:t>
            </w:r>
          </w:p>
          <w:p w:rsidR="00CC5DA3" w:rsidRPr="00F11E9D" w:rsidRDefault="00CC5DA3" w:rsidP="003322E2">
            <w:pPr>
              <w:spacing w:line="240" w:lineRule="auto"/>
              <w:jc w:val="left"/>
              <w:rPr>
                <w:rFonts w:asciiTheme="majorHAnsi" w:hAnsiTheme="majorHAnsi" w:cs="Times New Roman"/>
                <w:i/>
                <w:sz w:val="22"/>
                <w:szCs w:val="22"/>
              </w:rPr>
            </w:pPr>
          </w:p>
        </w:tc>
      </w:tr>
      <w:tr w:rsidR="00CC5DA3" w:rsidRPr="00F11E9D" w:rsidTr="00D05E89">
        <w:trPr>
          <w:trHeight w:val="193"/>
        </w:trPr>
        <w:tc>
          <w:tcPr>
            <w:tcW w:w="0" w:type="auto"/>
          </w:tcPr>
          <w:p w:rsidR="00CC5DA3" w:rsidRPr="00F11E9D" w:rsidRDefault="00CC5DA3" w:rsidP="003322E2">
            <w:pPr>
              <w:spacing w:line="240" w:lineRule="auto"/>
              <w:jc w:val="left"/>
              <w:rPr>
                <w:rFonts w:asciiTheme="majorHAnsi" w:hAnsiTheme="majorHAnsi" w:cs="Times New Roman"/>
                <w:b/>
                <w:sz w:val="22"/>
                <w:szCs w:val="22"/>
                <w:vertAlign w:val="superscript"/>
              </w:rPr>
            </w:pPr>
            <w:r w:rsidRPr="00F11E9D">
              <w:rPr>
                <w:rFonts w:asciiTheme="majorHAnsi" w:hAnsiTheme="majorHAnsi" w:cs="Times New Roman"/>
                <w:b/>
                <w:sz w:val="22"/>
                <w:szCs w:val="22"/>
              </w:rPr>
              <w:t xml:space="preserve">Kuznetsov </w:t>
            </w:r>
            <w:r w:rsidRPr="00F11E9D">
              <w:rPr>
                <w:rFonts w:asciiTheme="majorHAnsi" w:hAnsiTheme="majorHAnsi" w:cs="Times New Roman"/>
                <w:b/>
                <w:sz w:val="22"/>
                <w:szCs w:val="22"/>
                <w:lang w:val="en-GB"/>
              </w:rPr>
              <w:t>&amp; al (</w:t>
            </w:r>
            <w:r w:rsidRPr="00F11E9D">
              <w:rPr>
                <w:rFonts w:asciiTheme="majorHAnsi" w:hAnsiTheme="majorHAnsi" w:cs="Times New Roman"/>
                <w:b/>
                <w:sz w:val="22"/>
                <w:szCs w:val="22"/>
              </w:rPr>
              <w:t>2015)</w:t>
            </w:r>
            <w:r w:rsidR="00B77525" w:rsidRPr="00F11E9D">
              <w:rPr>
                <w:rFonts w:asciiTheme="majorHAnsi" w:hAnsiTheme="majorHAnsi" w:cs="Times New Roman"/>
                <w:b/>
                <w:sz w:val="22"/>
                <w:szCs w:val="22"/>
              </w:rPr>
              <w:fldChar w:fldCharType="begin"/>
            </w:r>
            <w:r w:rsidR="00F11E9D">
              <w:rPr>
                <w:rFonts w:asciiTheme="majorHAnsi" w:hAnsiTheme="majorHAnsi" w:cs="Times New Roman"/>
                <w:b/>
                <w:sz w:val="22"/>
                <w:szCs w:val="22"/>
              </w:rPr>
              <w:instrText xml:space="preserve"> ADDIN EN.CITE &lt;EndNote&gt;&lt;Cite&gt;&lt;Author&gt;Kuznetsov&lt;/Author&gt;&lt;Year&gt;2015&lt;/Year&gt;&lt;RecNum&gt;9&lt;/RecNum&gt;&lt;DisplayText&gt;[5]&lt;/DisplayText&gt;&lt;record&gt;&lt;rec-number&gt;9&lt;/rec-number&gt;&lt;foreign-keys&gt;&lt;key app="EN" db-id="99evszee82wvpreztd2vdat3eeaf95zvept9" timestamp="1503390826"&gt;9&lt;/key&gt;&lt;/foreign-keys&gt;&lt;ref-type name="Journal Article"&gt;17&lt;/ref-type&gt;&lt;contributors&gt;&lt;authors&gt;&lt;author&gt;Kuznetsov, L.&lt;/author&gt;&lt;author&gt;Simmons, R. K.&lt;/author&gt;&lt;author&gt;Sandbaek, A.&lt;/author&gt;&lt;author&gt;Maindal, H. T.&lt;/author&gt;&lt;/authors&gt;&lt;/contributors&gt;&lt;auth-address&gt;Kuznetsov,L. MRC Epidemiology Unit, Institute of Metabolic Science, University of Cambridge, Cambridge, UK.&lt;/auth-address&gt;&lt;titles&gt;&lt;title&gt;The impact of intensive multifactorial treatment on perceptions of chronic care among individuals with screen-detected diabetes: results from the ADDITION-Denmark trial&lt;/title&gt;&lt;secondary-title&gt;International Journal of Clinical Practice&lt;/secondary-title&gt;&lt;alt-title&gt;Int J Clin Pract&lt;/alt-title&gt;&lt;/titles&gt;&lt;periodical&gt;&lt;full-title&gt;International Journal of Clinical Practice&lt;/full-title&gt;&lt;abbr-1&gt;Int J Clin Pract&lt;/abbr-1&gt;&lt;/periodical&gt;&lt;alt-periodical&gt;&lt;full-title&gt;International Journal of Clinical Practice&lt;/full-title&gt;&lt;abbr-1&gt;Int J Clin Pract&lt;/abbr-1&gt;&lt;/alt-periodical&gt;&lt;pages&gt;466-73&lt;/pages&gt;&lt;volume&gt;69&lt;/volume&gt;&lt;number&gt;4&lt;/number&gt;&lt;dates&gt;&lt;year&gt;2015&lt;/year&gt;&lt;pub-dates&gt;&lt;date&gt;Apr&lt;/date&gt;&lt;/pub-dates&gt;&lt;/dates&gt;&lt;isbn&gt;1742-1241&lt;/isbn&gt;&lt;accession-num&gt;25382351&lt;/accession-num&gt;&lt;work-type&gt;Research Support, Non-U.S. Gov&amp;apos;t&lt;/work-type&gt;&lt;urls&gt;&lt;related-urls&gt;&lt;url&gt;http://ovidsp.ovid.com/ovidweb.cgi?T=JS&amp;amp;CSC=Y&amp;amp;NEWS=N&amp;amp;PAGE=fulltext&amp;amp;D=prem&amp;amp;AN=25382351&lt;/url&gt;&lt;/related-urls&gt;&lt;/urls&gt;&lt;electronic-resource-num&gt;http://dx.doi.org/10.1111/ijcp.12570&lt;/electronic-resource-num&gt;&lt;remote-database-name&gt;MEDLINE&lt;/remote-database-name&gt;&lt;remote-database-provider&gt;Ovid Technologies&lt;/remote-database-provider&gt;&lt;language&gt;English&lt;/language&gt;&lt;/record&gt;&lt;/Cite&gt;&lt;/EndNote&gt;</w:instrText>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5]</w:t>
            </w:r>
            <w:r w:rsidR="00B77525" w:rsidRPr="00F11E9D">
              <w:rPr>
                <w:rFonts w:asciiTheme="majorHAnsi" w:hAnsiTheme="majorHAnsi" w:cs="Times New Roman"/>
                <w:b/>
                <w:sz w:val="22"/>
                <w:szCs w:val="22"/>
              </w:rPr>
              <w:fldChar w:fldCharType="end"/>
            </w:r>
          </w:p>
          <w:p w:rsidR="00CC5DA3" w:rsidRPr="00F11E9D" w:rsidRDefault="00CC5DA3" w:rsidP="003322E2">
            <w:pPr>
              <w:spacing w:line="240" w:lineRule="auto"/>
              <w:jc w:val="left"/>
              <w:rPr>
                <w:rFonts w:asciiTheme="majorHAnsi" w:hAnsiTheme="majorHAnsi" w:cs="Times New Roman"/>
                <w:b/>
                <w:sz w:val="22"/>
                <w:szCs w:val="22"/>
              </w:rPr>
            </w:pPr>
          </w:p>
        </w:tc>
        <w:tc>
          <w:tcPr>
            <w:tcW w:w="0" w:type="auto"/>
          </w:tcPr>
          <w:p w:rsidR="00CC5DA3" w:rsidRPr="00F11E9D" w:rsidRDefault="00CC5DA3" w:rsidP="003322E2">
            <w:pPr>
              <w:spacing w:line="240" w:lineRule="auto"/>
              <w:jc w:val="left"/>
              <w:rPr>
                <w:rFonts w:asciiTheme="majorHAnsi" w:hAnsiTheme="majorHAnsi" w:cs="Times New Roman"/>
                <w:color w:val="FF0000"/>
                <w:sz w:val="22"/>
                <w:szCs w:val="22"/>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 xml:space="preserve">cross-sectional analyses of cluster-RCT with 2 study groups: </w:t>
            </w:r>
            <w:r w:rsidRPr="00F11E9D">
              <w:rPr>
                <w:rFonts w:asciiTheme="majorHAnsi" w:hAnsiTheme="majorHAnsi" w:cs="Times New Roman"/>
                <w:sz w:val="22"/>
                <w:szCs w:val="22"/>
              </w:rPr>
              <w:t>routine care (RC) and intensive multifactoral treatment (IMT)</w:t>
            </w:r>
            <w:r w:rsidRPr="00F11E9D">
              <w:rPr>
                <w:rFonts w:asciiTheme="majorHAnsi" w:hAnsiTheme="majorHAnsi" w:cs="Times New Roman"/>
                <w:sz w:val="22"/>
                <w:szCs w:val="22"/>
                <w:lang w:val="en-GB"/>
              </w:rPr>
              <w:t xml:space="preserve">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Denmark</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 xml:space="preserve">Setting: </w:t>
            </w:r>
            <w:r w:rsidRPr="00F11E9D">
              <w:rPr>
                <w:rFonts w:asciiTheme="majorHAnsi" w:hAnsiTheme="majorHAnsi" w:cs="Times New Roman"/>
                <w:sz w:val="22"/>
                <w:szCs w:val="22"/>
                <w:lang w:val="en-GB"/>
              </w:rPr>
              <w:t xml:space="preserve">primary care practice </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HC professionals</w:t>
            </w:r>
            <w:r w:rsidRPr="00F11E9D">
              <w:rPr>
                <w:rFonts w:asciiTheme="majorHAnsi" w:hAnsiTheme="majorHAnsi" w:cs="Times New Roman"/>
                <w:sz w:val="22"/>
                <w:szCs w:val="22"/>
                <w:lang w:val="en-GB"/>
              </w:rPr>
              <w:t xml:space="preserve">: GPs </w:t>
            </w:r>
          </w:p>
          <w:p w:rsidR="00CC5DA3" w:rsidRPr="00F11E9D" w:rsidRDefault="00CC5DA3" w:rsidP="003322E2">
            <w:pPr>
              <w:spacing w:line="240" w:lineRule="auto"/>
              <w:jc w:val="left"/>
              <w:rPr>
                <w:rFonts w:asciiTheme="majorHAnsi" w:hAnsiTheme="majorHAnsi" w:cs="Times New Roman"/>
                <w:color w:val="000000" w:themeColor="text1"/>
                <w:sz w:val="22"/>
                <w:szCs w:val="22"/>
              </w:rPr>
            </w:pPr>
            <w:r w:rsidRPr="00F11E9D">
              <w:rPr>
                <w:rFonts w:asciiTheme="majorHAnsi" w:hAnsiTheme="majorHAnsi" w:cs="Times New Roman"/>
                <w:i/>
                <w:color w:val="000000" w:themeColor="text1"/>
                <w:sz w:val="22"/>
                <w:szCs w:val="22"/>
              </w:rPr>
              <w:t>Type of care:</w:t>
            </w:r>
            <w:r w:rsidRPr="00F11E9D">
              <w:rPr>
                <w:rFonts w:asciiTheme="majorHAnsi" w:hAnsiTheme="majorHAnsi" w:cs="Times New Roman"/>
                <w:color w:val="000000" w:themeColor="text1"/>
                <w:sz w:val="22"/>
                <w:szCs w:val="22"/>
              </w:rPr>
              <w:t xml:space="preserve"> </w:t>
            </w:r>
          </w:p>
          <w:p w:rsidR="00CC5DA3" w:rsidRPr="00F11E9D" w:rsidRDefault="00CC5DA3" w:rsidP="003322E2">
            <w:pPr>
              <w:spacing w:line="240" w:lineRule="auto"/>
              <w:jc w:val="left"/>
              <w:rPr>
                <w:rFonts w:asciiTheme="majorHAnsi" w:hAnsiTheme="majorHAnsi" w:cs="Times New Roman"/>
                <w:color w:val="000000" w:themeColor="text1"/>
                <w:sz w:val="22"/>
                <w:szCs w:val="22"/>
              </w:rPr>
            </w:pPr>
            <w:r w:rsidRPr="00F11E9D">
              <w:rPr>
                <w:rFonts w:asciiTheme="majorHAnsi" w:hAnsiTheme="majorHAnsi" w:cs="Times New Roman"/>
                <w:color w:val="000000" w:themeColor="text1"/>
                <w:sz w:val="22"/>
                <w:szCs w:val="22"/>
              </w:rPr>
              <w:t xml:space="preserve">RC: usual care </w:t>
            </w:r>
          </w:p>
          <w:p w:rsidR="00CC5DA3" w:rsidRPr="00F11E9D" w:rsidRDefault="00CC5DA3" w:rsidP="003322E2">
            <w:pPr>
              <w:spacing w:line="240" w:lineRule="auto"/>
              <w:jc w:val="left"/>
              <w:rPr>
                <w:rFonts w:asciiTheme="majorHAnsi" w:hAnsiTheme="majorHAnsi" w:cs="Times New Roman"/>
                <w:color w:val="FF0000"/>
                <w:sz w:val="22"/>
                <w:szCs w:val="22"/>
                <w:lang w:val="en-GB"/>
              </w:rPr>
            </w:pPr>
            <w:r w:rsidRPr="00F11E9D">
              <w:rPr>
                <w:rFonts w:asciiTheme="majorHAnsi" w:hAnsiTheme="majorHAnsi" w:cs="Times New Roman"/>
                <w:color w:val="000000" w:themeColor="text1"/>
                <w:sz w:val="22"/>
                <w:szCs w:val="22"/>
              </w:rPr>
              <w:t>IMT: integrated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937 (total) (6-year follow-up data)</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RC: 372</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fr-CH"/>
              </w:rPr>
              <w:t>IMT: 565</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RC: 65.6 (6.7)</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IMT: 65.5 (6.9)</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RC: 59.1%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IMT: 59.1%</w:t>
            </w:r>
          </w:p>
        </w:tc>
        <w:tc>
          <w:tcPr>
            <w:tcW w:w="0" w:type="auto"/>
            <w:tcBorders>
              <w:right w:val="nil"/>
            </w:tcBorders>
          </w:tcPr>
          <w:p w:rsidR="00CC5DA3"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Language </w:t>
            </w:r>
            <w:r w:rsidR="00CC5DA3" w:rsidRPr="00F11E9D">
              <w:rPr>
                <w:rFonts w:asciiTheme="majorHAnsi" w:hAnsiTheme="majorHAnsi" w:cs="Times New Roman"/>
                <w:sz w:val="22"/>
                <w:szCs w:val="22"/>
              </w:rPr>
              <w:t xml:space="preserve">not reported </w:t>
            </w:r>
          </w:p>
          <w:p w:rsidR="00CC5DA3"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7F03FD"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ever to alway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RC: 2.4 (0.8)</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IMT:2.4 (0.8)</w:t>
            </w:r>
          </w:p>
          <w:p w:rsidR="00CC5DA3" w:rsidRPr="00F11E9D" w:rsidRDefault="00CC5DA3" w:rsidP="003322E2">
            <w:pPr>
              <w:spacing w:line="240" w:lineRule="auto"/>
              <w:jc w:val="left"/>
              <w:rPr>
                <w:rFonts w:asciiTheme="majorHAnsi" w:hAnsiTheme="majorHAnsi" w:cs="Times New Roman"/>
                <w:i/>
                <w:sz w:val="22"/>
                <w:szCs w:val="22"/>
              </w:rPr>
            </w:pPr>
          </w:p>
        </w:tc>
      </w:tr>
      <w:tr w:rsidR="00CC5DA3" w:rsidRPr="00F11E9D" w:rsidTr="00D05E89">
        <w:trPr>
          <w:trHeight w:val="1383"/>
        </w:trPr>
        <w:tc>
          <w:tcPr>
            <w:tcW w:w="0" w:type="auto"/>
          </w:tcPr>
          <w:p w:rsidR="00CC5DA3" w:rsidRPr="00F11E9D" w:rsidRDefault="00CC5DA3" w:rsidP="003322E2">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Pintaudi &amp; al (2015)</w:t>
            </w:r>
            <w:r w:rsidR="00B77525" w:rsidRPr="00F11E9D">
              <w:rPr>
                <w:rFonts w:asciiTheme="majorHAnsi" w:hAnsiTheme="majorHAnsi" w:cs="Times New Roman"/>
                <w:b/>
                <w:sz w:val="22"/>
                <w:szCs w:val="22"/>
                <w:lang w:val="en-GB"/>
              </w:rPr>
              <w:fldChar w:fldCharType="begin">
                <w:fldData xml:space="preserve">PEVuZE5vdGU+PENpdGU+PEF1dGhvcj5OaWNvbHVjY2k8L0F1dGhvcj48WWVhcj4yMDE0PC9ZZWFy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OaWNvbHVjY2k8L0F1dGhvcj48WWVhcj4yMDE0PC9ZZWFy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6-8]</w:t>
            </w:r>
            <w:r w:rsidR="00B77525" w:rsidRPr="00F11E9D">
              <w:rPr>
                <w:rFonts w:asciiTheme="majorHAnsi" w:hAnsiTheme="majorHAnsi" w:cs="Times New Roman"/>
                <w:b/>
                <w:sz w:val="22"/>
                <w:szCs w:val="22"/>
                <w:lang w:val="en-GB"/>
              </w:rPr>
              <w:fldChar w:fldCharType="end"/>
            </w:r>
          </w:p>
          <w:p w:rsidR="00CC5DA3" w:rsidRPr="00F11E9D" w:rsidRDefault="00CC5DA3" w:rsidP="003322E2">
            <w:pPr>
              <w:spacing w:line="240" w:lineRule="auto"/>
              <w:jc w:val="left"/>
              <w:rPr>
                <w:rFonts w:asciiTheme="majorHAnsi" w:hAnsiTheme="majorHAnsi" w:cs="Times New Roman"/>
                <w:b/>
                <w:sz w:val="22"/>
                <w:szCs w:val="22"/>
                <w:lang w:val="en-GB"/>
              </w:rPr>
            </w:pP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w:t>
            </w:r>
            <w:r w:rsidRPr="00F11E9D">
              <w:rPr>
                <w:rFonts w:asciiTheme="majorHAnsi" w:hAnsiTheme="majorHAnsi" w:cs="Times New Roman"/>
                <w:sz w:val="22"/>
                <w:szCs w:val="22"/>
                <w:lang w:val="en-GB"/>
              </w:rPr>
              <w:t xml:space="preserve"> cross-sectional study</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Italy</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diabetes clinics</w:t>
            </w:r>
          </w:p>
          <w:p w:rsidR="00CC5DA3" w:rsidRPr="00F11E9D" w:rsidRDefault="00CC5DA3" w:rsidP="003322E2">
            <w:pPr>
              <w:spacing w:line="240" w:lineRule="auto"/>
              <w:jc w:val="left"/>
              <w:rPr>
                <w:rFonts w:asciiTheme="majorHAnsi" w:hAnsiTheme="majorHAnsi" w:cs="Times New Roman"/>
                <w:color w:val="0070C0"/>
                <w:sz w:val="22"/>
                <w:szCs w:val="22"/>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xml:space="preserve">: diabetologists, nurses, dietitians </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usual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2374</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65.0 (10.2)</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59.9%</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Italian </w:t>
            </w:r>
          </w:p>
          <w:p w:rsidR="00CC5DA3"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11 items</w:t>
            </w:r>
          </w:p>
          <w:p w:rsidR="007F03FD"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nchors not reported</w:t>
            </w:r>
          </w:p>
          <w:p w:rsidR="00033EA4" w:rsidRPr="00F11E9D" w:rsidRDefault="00033EA4" w:rsidP="003322E2">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0-100 scale</w:t>
            </w:r>
          </w:p>
        </w:tc>
        <w:tc>
          <w:tcPr>
            <w:tcW w:w="0" w:type="auto"/>
            <w:tcBorders>
              <w:left w:val="nil"/>
            </w:tcBorders>
          </w:tcPr>
          <w:p w:rsidR="00CC5DA3" w:rsidRPr="00F11E9D" w:rsidRDefault="00CC5DA3" w:rsidP="003322E2">
            <w:pPr>
              <w:tabs>
                <w:tab w:val="left" w:pos="317"/>
              </w:tabs>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3.7 (0.8) </w:t>
            </w:r>
          </w:p>
          <w:p w:rsidR="00CC5DA3" w:rsidRPr="00F11E9D" w:rsidRDefault="00CC5DA3" w:rsidP="003322E2">
            <w:pPr>
              <w:spacing w:line="240" w:lineRule="auto"/>
              <w:jc w:val="left"/>
              <w:rPr>
                <w:rFonts w:asciiTheme="majorHAnsi" w:hAnsiTheme="majorHAnsi" w:cs="Times New Roman"/>
                <w:i/>
                <w:sz w:val="22"/>
                <w:szCs w:val="22"/>
              </w:rPr>
            </w:pPr>
          </w:p>
          <w:p w:rsidR="00CC5DA3" w:rsidRPr="00F11E9D" w:rsidRDefault="00CC5DA3" w:rsidP="00033EA4">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lang w:val="en-GB"/>
              </w:rPr>
              <w:t>Calculated from mean PACIC score (SD</w:t>
            </w:r>
            <w:r w:rsidR="00033EA4" w:rsidRPr="00F11E9D">
              <w:rPr>
                <w:rFonts w:asciiTheme="majorHAnsi" w:hAnsiTheme="majorHAnsi" w:cs="Times New Roman"/>
                <w:i/>
                <w:sz w:val="22"/>
                <w:szCs w:val="22"/>
                <w:lang w:val="en-GB"/>
              </w:rPr>
              <w:t>) =</w:t>
            </w:r>
            <w:r w:rsidRPr="00F11E9D">
              <w:rPr>
                <w:rFonts w:asciiTheme="majorHAnsi" w:hAnsiTheme="majorHAnsi" w:cs="Times New Roman"/>
                <w:i/>
                <w:sz w:val="22"/>
                <w:szCs w:val="22"/>
                <w:lang w:val="en-GB"/>
              </w:rPr>
              <w:t xml:space="preserve"> 74.4 (16.1)</w:t>
            </w:r>
          </w:p>
        </w:tc>
      </w:tr>
      <w:tr w:rsidR="00CC5DA3" w:rsidRPr="00F11E9D" w:rsidTr="00D05E89">
        <w:trPr>
          <w:trHeight w:val="980"/>
        </w:trPr>
        <w:tc>
          <w:tcPr>
            <w:tcW w:w="0" w:type="auto"/>
          </w:tcPr>
          <w:p w:rsidR="00CC5DA3" w:rsidRPr="00F11E9D" w:rsidRDefault="00CC5DA3" w:rsidP="003322E2">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 xml:space="preserve">Aung </w:t>
            </w:r>
            <w:r w:rsidRPr="00F11E9D">
              <w:rPr>
                <w:rFonts w:asciiTheme="majorHAnsi" w:hAnsiTheme="majorHAnsi" w:cs="Times New Roman"/>
                <w:b/>
                <w:sz w:val="22"/>
                <w:szCs w:val="22"/>
                <w:lang w:val="en-GB"/>
              </w:rPr>
              <w:t>&amp; al (</w:t>
            </w:r>
            <w:r w:rsidRPr="00F11E9D">
              <w:rPr>
                <w:rFonts w:asciiTheme="majorHAnsi" w:hAnsiTheme="majorHAnsi" w:cs="Times New Roman"/>
                <w:b/>
                <w:sz w:val="22"/>
                <w:szCs w:val="22"/>
              </w:rPr>
              <w:t>2014)</w:t>
            </w:r>
            <w:r w:rsidR="00B77525" w:rsidRPr="00F11E9D">
              <w:rPr>
                <w:rFonts w:asciiTheme="majorHAnsi" w:hAnsiTheme="majorHAnsi" w:cs="Times New Roman"/>
                <w:b/>
                <w:sz w:val="22"/>
                <w:szCs w:val="22"/>
              </w:rPr>
              <w:fldChar w:fldCharType="begin">
                <w:fldData xml:space="preserve">PEVuZE5vdGU+PENpdGU+PEF1dGhvcj5BdW5nPC9BdXRob3I+PFllYXI+MjAxNTwvWWVhcj48UmVj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F11E9D">
              <w:rPr>
                <w:rFonts w:asciiTheme="majorHAnsi" w:hAnsiTheme="majorHAnsi" w:cs="Times New Roman"/>
                <w:b/>
                <w:sz w:val="22"/>
                <w:szCs w:val="22"/>
              </w:rPr>
              <w:instrText xml:space="preserve"> ADDIN EN.CITE </w:instrText>
            </w:r>
            <w:r w:rsidR="00B77525">
              <w:rPr>
                <w:rFonts w:asciiTheme="majorHAnsi" w:hAnsiTheme="majorHAnsi" w:cs="Times New Roman"/>
                <w:b/>
                <w:sz w:val="22"/>
                <w:szCs w:val="22"/>
              </w:rPr>
              <w:fldChar w:fldCharType="begin">
                <w:fldData xml:space="preserve">PEVuZE5vdGU+PENpdGU+PEF1dGhvcj5BdW5nPC9BdXRob3I+PFllYXI+MjAxNTwvWWVhcj48UmVj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F11E9D">
              <w:rPr>
                <w:rFonts w:asciiTheme="majorHAnsi" w:hAnsiTheme="majorHAnsi" w:cs="Times New Roman"/>
                <w:b/>
                <w:sz w:val="22"/>
                <w:szCs w:val="22"/>
              </w:rPr>
              <w:instrText xml:space="preserve"> ADDIN EN.CITE.DATA </w:instrText>
            </w:r>
            <w:r w:rsidR="00B77525">
              <w:rPr>
                <w:rFonts w:asciiTheme="majorHAnsi" w:hAnsiTheme="majorHAnsi" w:cs="Times New Roman"/>
                <w:b/>
                <w:sz w:val="22"/>
                <w:szCs w:val="22"/>
              </w:rPr>
            </w:r>
            <w:r w:rsidR="00B77525">
              <w:rPr>
                <w:rFonts w:asciiTheme="majorHAnsi" w:hAnsiTheme="majorHAnsi" w:cs="Times New Roman"/>
                <w:b/>
                <w:sz w:val="22"/>
                <w:szCs w:val="22"/>
              </w:rPr>
              <w:fldChar w:fldCharType="end"/>
            </w:r>
            <w:r w:rsidR="00B77525" w:rsidRPr="00F11E9D">
              <w:rPr>
                <w:rFonts w:asciiTheme="majorHAnsi" w:hAnsiTheme="majorHAnsi" w:cs="Times New Roman"/>
                <w:b/>
                <w:sz w:val="22"/>
                <w:szCs w:val="22"/>
              </w:rPr>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9-14]</w:t>
            </w:r>
            <w:r w:rsidR="00B77525" w:rsidRPr="00F11E9D">
              <w:rPr>
                <w:rFonts w:asciiTheme="majorHAnsi" w:hAnsiTheme="majorHAnsi" w:cs="Times New Roman"/>
                <w:b/>
                <w:sz w:val="22"/>
                <w:szCs w:val="22"/>
              </w:rPr>
              <w:fldChar w:fldCharType="end"/>
            </w:r>
          </w:p>
          <w:p w:rsidR="00CC5DA3" w:rsidRPr="00F11E9D" w:rsidRDefault="00CC5DA3" w:rsidP="003322E2">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 xml:space="preserve"> </w:t>
            </w: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 xml:space="preserve">cross-sectional analyses of prospective cohort </w:t>
            </w:r>
            <w:r w:rsidRPr="00F11E9D">
              <w:rPr>
                <w:rFonts w:asciiTheme="majorHAnsi" w:hAnsiTheme="majorHAnsi" w:cs="Times New Roman"/>
                <w:sz w:val="22"/>
                <w:szCs w:val="22"/>
              </w:rPr>
              <w:t>(2008 baseline data only)</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Australia</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lastRenderedPageBreak/>
              <w:t>Setting</w:t>
            </w:r>
            <w:r w:rsidRPr="00F11E9D">
              <w:rPr>
                <w:rFonts w:asciiTheme="majorHAnsi" w:hAnsiTheme="majorHAnsi" w:cs="Times New Roman"/>
                <w:sz w:val="22"/>
                <w:szCs w:val="22"/>
                <w:lang w:val="en-GB"/>
              </w:rPr>
              <w:t>: mixed (population-based)</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HC professionals</w:t>
            </w:r>
            <w:r w:rsidRPr="00F11E9D">
              <w:rPr>
                <w:rFonts w:asciiTheme="majorHAnsi" w:hAnsiTheme="majorHAnsi" w:cs="Times New Roman"/>
                <w:sz w:val="22"/>
                <w:szCs w:val="22"/>
                <w:lang w:val="en-GB"/>
              </w:rPr>
              <w:t>: mixed (population-based)</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usual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rPr>
              <w:lastRenderedPageBreak/>
              <w:t xml:space="preserve">3761 </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p w:rsidR="00CC5DA3" w:rsidRPr="00F11E9D" w:rsidRDefault="00CC5DA3" w:rsidP="003322E2">
            <w:pPr>
              <w:spacing w:line="240" w:lineRule="auto"/>
              <w:jc w:val="left"/>
              <w:rPr>
                <w:rFonts w:asciiTheme="majorHAnsi" w:hAnsiTheme="majorHAnsi" w:cs="Times New Roman"/>
                <w:sz w:val="22"/>
                <w:szCs w:val="22"/>
                <w:lang w:val="en-GB"/>
              </w:rPr>
            </w:pPr>
          </w:p>
          <w:p w:rsidR="00CC5DA3" w:rsidRPr="00F11E9D" w:rsidRDefault="00CC5DA3" w:rsidP="003322E2">
            <w:pPr>
              <w:spacing w:line="240" w:lineRule="auto"/>
              <w:jc w:val="left"/>
              <w:rPr>
                <w:rFonts w:asciiTheme="majorHAnsi" w:hAnsiTheme="majorHAnsi" w:cs="Times New Roman"/>
                <w:sz w:val="22"/>
                <w:szCs w:val="22"/>
                <w:lang w:val="en-GB"/>
              </w:rPr>
            </w:pPr>
          </w:p>
          <w:p w:rsidR="00CC5DA3" w:rsidRPr="00F11E9D" w:rsidRDefault="00CC5DA3" w:rsidP="003322E2">
            <w:pPr>
              <w:spacing w:line="240" w:lineRule="auto"/>
              <w:jc w:val="left"/>
              <w:rPr>
                <w:rFonts w:asciiTheme="majorHAnsi" w:hAnsiTheme="majorHAnsi" w:cs="Times New Roman"/>
                <w:sz w:val="22"/>
                <w:szCs w:val="22"/>
                <w:lang w:val="en-GB"/>
              </w:rPr>
            </w:pP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62.5 (10.9)</w:t>
            </w:r>
          </w:p>
          <w:p w:rsidR="00CC5DA3" w:rsidRPr="00F11E9D" w:rsidRDefault="00CC5DA3" w:rsidP="003322E2">
            <w:pPr>
              <w:spacing w:line="240" w:lineRule="auto"/>
              <w:jc w:val="left"/>
              <w:rPr>
                <w:rFonts w:asciiTheme="majorHAnsi" w:hAnsiTheme="majorHAnsi" w:cs="Times New Roman"/>
                <w:sz w:val="22"/>
                <w:szCs w:val="22"/>
                <w:lang w:val="en-GB"/>
              </w:rPr>
            </w:pP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55.3%</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 xml:space="preserve">English </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20 items</w:t>
            </w:r>
          </w:p>
          <w:p w:rsidR="007F03FD" w:rsidRPr="00F11E9D" w:rsidRDefault="00033EA4"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ne of the time</w:t>
            </w:r>
            <w:r w:rsidR="007F03FD" w:rsidRPr="00F11E9D">
              <w:rPr>
                <w:rFonts w:asciiTheme="majorHAnsi" w:hAnsiTheme="majorHAnsi" w:cs="Times New Roman"/>
                <w:sz w:val="22"/>
                <w:szCs w:val="22"/>
              </w:rPr>
              <w:t xml:space="preserve"> to a</w:t>
            </w:r>
            <w:r w:rsidRPr="00F11E9D">
              <w:rPr>
                <w:rFonts w:asciiTheme="majorHAnsi" w:hAnsiTheme="majorHAnsi" w:cs="Times New Roman"/>
                <w:sz w:val="22"/>
                <w:szCs w:val="22"/>
              </w:rPr>
              <w:t>lway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4 (1.6)</w:t>
            </w:r>
          </w:p>
          <w:p w:rsidR="00CC5DA3" w:rsidRPr="00F11E9D" w:rsidRDefault="00CC5DA3" w:rsidP="003322E2">
            <w:pPr>
              <w:spacing w:line="240" w:lineRule="auto"/>
              <w:jc w:val="left"/>
              <w:rPr>
                <w:rFonts w:asciiTheme="majorHAnsi" w:hAnsiTheme="majorHAnsi" w:cs="Times New Roman"/>
                <w:sz w:val="22"/>
                <w:szCs w:val="22"/>
              </w:rPr>
            </w:pPr>
          </w:p>
          <w:p w:rsidR="00CC5DA3" w:rsidRPr="00F11E9D" w:rsidRDefault="00CC5DA3" w:rsidP="003322E2">
            <w:pPr>
              <w:spacing w:line="240" w:lineRule="auto"/>
              <w:jc w:val="left"/>
              <w:rPr>
                <w:rFonts w:asciiTheme="majorHAnsi" w:hAnsiTheme="majorHAnsi" w:cs="Times New Roman"/>
                <w:sz w:val="22"/>
                <w:szCs w:val="22"/>
              </w:rPr>
            </w:pPr>
          </w:p>
        </w:tc>
      </w:tr>
      <w:tr w:rsidR="00CC5DA3" w:rsidRPr="00F11E9D" w:rsidTr="00D05E89">
        <w:trPr>
          <w:trHeight w:val="555"/>
        </w:trPr>
        <w:tc>
          <w:tcPr>
            <w:tcW w:w="0" w:type="auto"/>
          </w:tcPr>
          <w:p w:rsidR="00CC5DA3" w:rsidRPr="00F11E9D" w:rsidRDefault="00CC5DA3" w:rsidP="00F11E9D">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 xml:space="preserve">Frei </w:t>
            </w:r>
            <w:r w:rsidRPr="00F11E9D">
              <w:rPr>
                <w:rFonts w:asciiTheme="majorHAnsi" w:hAnsiTheme="majorHAnsi" w:cs="Times New Roman"/>
                <w:b/>
                <w:sz w:val="22"/>
                <w:szCs w:val="22"/>
                <w:lang w:val="en-GB"/>
              </w:rPr>
              <w:t>&amp; al (</w:t>
            </w:r>
            <w:r w:rsidRPr="00F11E9D">
              <w:rPr>
                <w:rFonts w:asciiTheme="majorHAnsi" w:hAnsiTheme="majorHAnsi" w:cs="Times New Roman"/>
                <w:b/>
                <w:sz w:val="22"/>
                <w:szCs w:val="22"/>
              </w:rPr>
              <w:t>2014)</w:t>
            </w:r>
            <w:r w:rsidR="00B77525" w:rsidRPr="00F11E9D">
              <w:rPr>
                <w:rFonts w:asciiTheme="majorHAnsi" w:hAnsiTheme="majorHAnsi" w:cs="Times New Roman"/>
                <w:b/>
                <w:sz w:val="22"/>
                <w:szCs w:val="22"/>
              </w:rPr>
              <w:fldChar w:fldCharType="begin">
                <w:fldData xml:space="preserve">PEVuZE5vdGU+PENpdGU+PEF1dGhvcj5GcmVpPC9BdXRob3I+PFllYXI+MjAxNDwvWWVhcj48UmVj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F11E9D">
              <w:rPr>
                <w:rFonts w:asciiTheme="majorHAnsi" w:hAnsiTheme="majorHAnsi" w:cs="Times New Roman"/>
                <w:b/>
                <w:sz w:val="22"/>
                <w:szCs w:val="22"/>
              </w:rPr>
              <w:instrText xml:space="preserve"> ADDIN EN.CITE </w:instrText>
            </w:r>
            <w:r w:rsidR="00B77525">
              <w:rPr>
                <w:rFonts w:asciiTheme="majorHAnsi" w:hAnsiTheme="majorHAnsi" w:cs="Times New Roman"/>
                <w:b/>
                <w:sz w:val="22"/>
                <w:szCs w:val="22"/>
              </w:rPr>
              <w:fldChar w:fldCharType="begin">
                <w:fldData xml:space="preserve">PEVuZE5vdGU+PENpdGU+PEF1dGhvcj5GcmVpPC9BdXRob3I+PFllYXI+MjAxNDwvWWVhcj48UmVj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F11E9D">
              <w:rPr>
                <w:rFonts w:asciiTheme="majorHAnsi" w:hAnsiTheme="majorHAnsi" w:cs="Times New Roman"/>
                <w:b/>
                <w:sz w:val="22"/>
                <w:szCs w:val="22"/>
              </w:rPr>
              <w:instrText xml:space="preserve"> ADDIN EN.CITE.DATA </w:instrText>
            </w:r>
            <w:r w:rsidR="00B77525">
              <w:rPr>
                <w:rFonts w:asciiTheme="majorHAnsi" w:hAnsiTheme="majorHAnsi" w:cs="Times New Roman"/>
                <w:b/>
                <w:sz w:val="22"/>
                <w:szCs w:val="22"/>
              </w:rPr>
            </w:r>
            <w:r w:rsidR="00B77525">
              <w:rPr>
                <w:rFonts w:asciiTheme="majorHAnsi" w:hAnsiTheme="majorHAnsi" w:cs="Times New Roman"/>
                <w:b/>
                <w:sz w:val="22"/>
                <w:szCs w:val="22"/>
              </w:rPr>
              <w:fldChar w:fldCharType="end"/>
            </w:r>
            <w:r w:rsidR="00B77525" w:rsidRPr="00F11E9D">
              <w:rPr>
                <w:rFonts w:asciiTheme="majorHAnsi" w:hAnsiTheme="majorHAnsi" w:cs="Times New Roman"/>
                <w:b/>
                <w:sz w:val="22"/>
                <w:szCs w:val="22"/>
              </w:rPr>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15]</w:t>
            </w:r>
            <w:r w:rsidR="00B77525" w:rsidRPr="00F11E9D">
              <w:rPr>
                <w:rFonts w:asciiTheme="majorHAnsi" w:hAnsiTheme="majorHAnsi" w:cs="Times New Roman"/>
                <w:b/>
                <w:sz w:val="22"/>
                <w:szCs w:val="22"/>
              </w:rPr>
              <w:fldChar w:fldCharType="end"/>
            </w:r>
          </w:p>
        </w:tc>
        <w:tc>
          <w:tcPr>
            <w:tcW w:w="0" w:type="auto"/>
          </w:tcPr>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cross sectional study with 2 study groups: non-managed care (non-MC) and managed care (MC)</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Switzerland</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xml:space="preserve">: primary care practice </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GPs</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xml:space="preserve">: </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n-MC: usual care</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MC: integrated care</w:t>
            </w:r>
          </w:p>
        </w:tc>
        <w:tc>
          <w:tcPr>
            <w:tcW w:w="0" w:type="auto"/>
            <w:tcBorders>
              <w:right w:val="nil"/>
            </w:tcBorders>
          </w:tcPr>
          <w:p w:rsidR="00CC5DA3" w:rsidRPr="00F11E9D" w:rsidRDefault="00CC5DA3" w:rsidP="00CC5DA3">
            <w:pPr>
              <w:spacing w:line="240" w:lineRule="auto"/>
              <w:rPr>
                <w:rFonts w:asciiTheme="majorHAnsi" w:hAnsiTheme="majorHAnsi" w:cs="Times New Roman"/>
                <w:sz w:val="22"/>
                <w:szCs w:val="22"/>
                <w:lang w:val="fr-CH"/>
              </w:rPr>
            </w:pPr>
            <w:r w:rsidRPr="00F11E9D">
              <w:rPr>
                <w:rFonts w:asciiTheme="majorHAnsi" w:hAnsiTheme="majorHAnsi" w:cs="Times New Roman"/>
                <w:sz w:val="22"/>
                <w:szCs w:val="22"/>
                <w:lang w:val="fr-CH"/>
              </w:rPr>
              <w:t>374 (total)</w:t>
            </w:r>
          </w:p>
          <w:p w:rsidR="00CC5DA3" w:rsidRPr="00F11E9D" w:rsidRDefault="00CC5DA3" w:rsidP="00CC5DA3">
            <w:pPr>
              <w:spacing w:line="240" w:lineRule="auto"/>
              <w:rPr>
                <w:rFonts w:asciiTheme="majorHAnsi" w:hAnsiTheme="majorHAnsi" w:cs="Times New Roman"/>
                <w:i/>
                <w:sz w:val="22"/>
                <w:szCs w:val="22"/>
                <w:lang w:val="fr-CH"/>
              </w:rPr>
            </w:pPr>
            <w:r w:rsidRPr="00F11E9D">
              <w:rPr>
                <w:rFonts w:asciiTheme="majorHAnsi" w:hAnsiTheme="majorHAnsi" w:cs="Times New Roman"/>
                <w:i/>
                <w:sz w:val="22"/>
                <w:szCs w:val="22"/>
                <w:lang w:val="fr-CH"/>
              </w:rPr>
              <w:t>Non-MC: 326</w:t>
            </w:r>
          </w:p>
          <w:p w:rsidR="00CC5DA3" w:rsidRPr="00F11E9D" w:rsidRDefault="00CC5DA3" w:rsidP="00CC5DA3">
            <w:pPr>
              <w:spacing w:line="240" w:lineRule="auto"/>
              <w:rPr>
                <w:rFonts w:asciiTheme="majorHAnsi" w:hAnsiTheme="majorHAnsi" w:cs="Times New Roman"/>
                <w:sz w:val="22"/>
                <w:szCs w:val="22"/>
                <w:lang w:val="en-GB"/>
              </w:rPr>
            </w:pPr>
            <w:r w:rsidRPr="00F11E9D">
              <w:rPr>
                <w:rFonts w:asciiTheme="majorHAnsi" w:hAnsiTheme="majorHAnsi" w:cs="Times New Roman"/>
                <w:i/>
                <w:sz w:val="22"/>
                <w:szCs w:val="22"/>
              </w:rPr>
              <w:t>MC: 48</w:t>
            </w:r>
          </w:p>
        </w:tc>
        <w:tc>
          <w:tcPr>
            <w:tcW w:w="0" w:type="auto"/>
            <w:tcBorders>
              <w:left w:val="nil"/>
              <w:right w:val="nil"/>
            </w:tcBorders>
          </w:tcPr>
          <w:p w:rsidR="00CC5DA3" w:rsidRPr="00F11E9D" w:rsidRDefault="00CC5DA3" w:rsidP="00CC5DA3">
            <w:pPr>
              <w:spacing w:line="240" w:lineRule="auto"/>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Non-MC: </w:t>
            </w:r>
          </w:p>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67.0 (10.6) </w:t>
            </w:r>
          </w:p>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MC: 73.3 (10.3) </w:t>
            </w:r>
          </w:p>
          <w:p w:rsidR="00CC5DA3" w:rsidRPr="00F11E9D" w:rsidRDefault="00CC5DA3" w:rsidP="005C7CF5">
            <w:pPr>
              <w:spacing w:line="240" w:lineRule="auto"/>
              <w:jc w:val="left"/>
              <w:rPr>
                <w:rFonts w:asciiTheme="majorHAnsi" w:hAnsiTheme="majorHAnsi" w:cs="Times New Roman"/>
                <w:i/>
                <w:sz w:val="22"/>
                <w:szCs w:val="22"/>
              </w:rPr>
            </w:pPr>
          </w:p>
        </w:tc>
        <w:tc>
          <w:tcPr>
            <w:tcW w:w="0" w:type="auto"/>
            <w:tcBorders>
              <w:left w:val="nil"/>
            </w:tcBorders>
          </w:tcPr>
          <w:p w:rsidR="00CC5DA3" w:rsidRPr="00F11E9D" w:rsidRDefault="00CC5DA3" w:rsidP="00CC5DA3">
            <w:pPr>
              <w:spacing w:line="240" w:lineRule="auto"/>
              <w:rPr>
                <w:rFonts w:asciiTheme="majorHAnsi" w:hAnsiTheme="majorHAnsi" w:cs="Times New Roman"/>
                <w:sz w:val="22"/>
                <w:szCs w:val="22"/>
              </w:rPr>
            </w:pPr>
            <w:r w:rsidRPr="00F11E9D">
              <w:rPr>
                <w:rFonts w:asciiTheme="majorHAnsi" w:hAnsiTheme="majorHAnsi" w:cs="Times New Roman"/>
                <w:sz w:val="22"/>
                <w:szCs w:val="22"/>
              </w:rPr>
              <w:t xml:space="preserve">Non-MC: </w:t>
            </w:r>
          </w:p>
          <w:p w:rsidR="00CC5DA3" w:rsidRPr="00F11E9D" w:rsidRDefault="00CC5DA3" w:rsidP="00CC5DA3">
            <w:pPr>
              <w:spacing w:line="240" w:lineRule="auto"/>
              <w:rPr>
                <w:rFonts w:asciiTheme="majorHAnsi" w:hAnsiTheme="majorHAnsi" w:cs="Times New Roman"/>
                <w:sz w:val="22"/>
                <w:szCs w:val="22"/>
              </w:rPr>
            </w:pPr>
            <w:r w:rsidRPr="00F11E9D">
              <w:rPr>
                <w:rFonts w:asciiTheme="majorHAnsi" w:hAnsiTheme="majorHAnsi" w:cs="Times New Roman"/>
                <w:sz w:val="22"/>
                <w:szCs w:val="22"/>
              </w:rPr>
              <w:t>57.4%</w:t>
            </w:r>
          </w:p>
          <w:p w:rsidR="00CC5DA3" w:rsidRPr="00F11E9D" w:rsidRDefault="00CC5DA3" w:rsidP="00CC5DA3">
            <w:pPr>
              <w:spacing w:line="240" w:lineRule="auto"/>
              <w:rPr>
                <w:rFonts w:asciiTheme="majorHAnsi" w:hAnsiTheme="majorHAnsi" w:cs="Times New Roman"/>
                <w:sz w:val="22"/>
                <w:szCs w:val="22"/>
              </w:rPr>
            </w:pPr>
            <w:r w:rsidRPr="00F11E9D">
              <w:rPr>
                <w:rFonts w:asciiTheme="majorHAnsi" w:hAnsiTheme="majorHAnsi" w:cs="Times New Roman"/>
                <w:sz w:val="22"/>
                <w:szCs w:val="22"/>
              </w:rPr>
              <w:t>MC: 60.4%</w:t>
            </w:r>
          </w:p>
        </w:tc>
        <w:tc>
          <w:tcPr>
            <w:tcW w:w="0" w:type="auto"/>
            <w:tcBorders>
              <w:right w:val="nil"/>
            </w:tcBorders>
          </w:tcPr>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German </w:t>
            </w:r>
          </w:p>
          <w:p w:rsidR="00CC5DA3" w:rsidRPr="00F11E9D" w:rsidRDefault="00033EA4"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w:t>
            </w:r>
            <w:r w:rsidR="007F03FD" w:rsidRPr="00F11E9D">
              <w:rPr>
                <w:rFonts w:asciiTheme="majorHAnsi" w:hAnsiTheme="majorHAnsi" w:cs="Times New Roman"/>
                <w:sz w:val="22"/>
                <w:szCs w:val="22"/>
              </w:rPr>
              <w:t xml:space="preserve"> items</w:t>
            </w:r>
            <w:r w:rsidRPr="00F11E9D">
              <w:rPr>
                <w:rFonts w:asciiTheme="majorHAnsi" w:hAnsiTheme="majorHAnsi" w:cs="Times New Roman"/>
                <w:sz w:val="22"/>
                <w:szCs w:val="22"/>
              </w:rPr>
              <w:t xml:space="preserve"> + 6 (5As)</w:t>
            </w:r>
          </w:p>
          <w:p w:rsidR="007F03FD" w:rsidRPr="00F11E9D" w:rsidRDefault="007F03FD"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ever to always</w:t>
            </w:r>
          </w:p>
          <w:p w:rsidR="00CC5DA3" w:rsidRPr="00F11E9D" w:rsidRDefault="00CC5DA3" w:rsidP="00256D62">
            <w:pPr>
              <w:spacing w:line="240" w:lineRule="auto"/>
              <w:jc w:val="left"/>
              <w:rPr>
                <w:rFonts w:asciiTheme="majorHAnsi" w:hAnsiTheme="majorHAnsi" w:cs="Times New Roman"/>
                <w:sz w:val="22"/>
                <w:szCs w:val="22"/>
              </w:rPr>
            </w:pPr>
          </w:p>
        </w:tc>
        <w:tc>
          <w:tcPr>
            <w:tcW w:w="0" w:type="auto"/>
            <w:tcBorders>
              <w:left w:val="nil"/>
            </w:tcBorders>
          </w:tcPr>
          <w:p w:rsidR="00CC5DA3" w:rsidRPr="00F11E9D" w:rsidRDefault="00CC5DA3" w:rsidP="00256D62">
            <w:pPr>
              <w:spacing w:line="240" w:lineRule="auto"/>
              <w:jc w:val="left"/>
              <w:rPr>
                <w:rFonts w:asciiTheme="majorHAnsi" w:hAnsiTheme="majorHAnsi" w:cs="Times New Roman"/>
                <w:sz w:val="22"/>
                <w:szCs w:val="22"/>
                <w:lang w:val="fr-CH"/>
              </w:rPr>
            </w:pPr>
            <w:r w:rsidRPr="00F11E9D">
              <w:rPr>
                <w:rFonts w:asciiTheme="majorHAnsi" w:hAnsiTheme="majorHAnsi" w:cs="Times New Roman"/>
                <w:sz w:val="22"/>
                <w:szCs w:val="22"/>
                <w:lang w:val="fr-CH"/>
              </w:rPr>
              <w:t>Non-MC: 3.2 (0.9)</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MC: 3.4 (0.7)</w:t>
            </w:r>
          </w:p>
        </w:tc>
      </w:tr>
      <w:tr w:rsidR="00CC5DA3" w:rsidRPr="00F11E9D" w:rsidTr="00D05E89">
        <w:trPr>
          <w:trHeight w:val="228"/>
        </w:trPr>
        <w:tc>
          <w:tcPr>
            <w:tcW w:w="0" w:type="auto"/>
          </w:tcPr>
          <w:p w:rsidR="00CC5DA3" w:rsidRPr="00F11E9D" w:rsidRDefault="00CC5DA3" w:rsidP="00CC5DA3">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 xml:space="preserve">Frei </w:t>
            </w:r>
            <w:r w:rsidRPr="00F11E9D">
              <w:rPr>
                <w:rFonts w:asciiTheme="majorHAnsi" w:hAnsiTheme="majorHAnsi" w:cs="Times New Roman"/>
                <w:b/>
                <w:sz w:val="22"/>
                <w:szCs w:val="22"/>
                <w:lang w:val="en-GB"/>
              </w:rPr>
              <w:t>&amp; al (</w:t>
            </w:r>
            <w:r w:rsidRPr="00F11E9D">
              <w:rPr>
                <w:rFonts w:asciiTheme="majorHAnsi" w:hAnsiTheme="majorHAnsi" w:cs="Times New Roman"/>
                <w:b/>
                <w:sz w:val="22"/>
                <w:szCs w:val="22"/>
              </w:rPr>
              <w:t>2014)</w:t>
            </w:r>
            <w:r w:rsidR="00B77525" w:rsidRPr="00F11E9D">
              <w:rPr>
                <w:rFonts w:asciiTheme="majorHAnsi" w:hAnsiTheme="majorHAnsi" w:cs="Times New Roman"/>
                <w:b/>
                <w:sz w:val="22"/>
                <w:szCs w:val="22"/>
              </w:rPr>
              <w:fldChar w:fldCharType="begin">
                <w:fldData xml:space="preserve">PEVuZE5vdGU+PENpdGU+PEF1dGhvcj5GcmVpPC9BdXRob3I+PFllYXI+MjAxNDwvWWVhcj48UmVj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F11E9D">
              <w:rPr>
                <w:rFonts w:asciiTheme="majorHAnsi" w:hAnsiTheme="majorHAnsi" w:cs="Times New Roman"/>
                <w:b/>
                <w:sz w:val="22"/>
                <w:szCs w:val="22"/>
              </w:rPr>
              <w:instrText xml:space="preserve"> ADDIN EN.CITE </w:instrText>
            </w:r>
            <w:r w:rsidR="00B77525">
              <w:rPr>
                <w:rFonts w:asciiTheme="majorHAnsi" w:hAnsiTheme="majorHAnsi" w:cs="Times New Roman"/>
                <w:b/>
                <w:sz w:val="22"/>
                <w:szCs w:val="22"/>
              </w:rPr>
              <w:fldChar w:fldCharType="begin">
                <w:fldData xml:space="preserve">PEVuZE5vdGU+PENpdGU+PEF1dGhvcj5GcmVpPC9BdXRob3I+PFllYXI+MjAxNDwvWWVhcj48UmVj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F11E9D">
              <w:rPr>
                <w:rFonts w:asciiTheme="majorHAnsi" w:hAnsiTheme="majorHAnsi" w:cs="Times New Roman"/>
                <w:b/>
                <w:sz w:val="22"/>
                <w:szCs w:val="22"/>
              </w:rPr>
              <w:instrText xml:space="preserve"> ADDIN EN.CITE.DATA </w:instrText>
            </w:r>
            <w:r w:rsidR="00B77525">
              <w:rPr>
                <w:rFonts w:asciiTheme="majorHAnsi" w:hAnsiTheme="majorHAnsi" w:cs="Times New Roman"/>
                <w:b/>
                <w:sz w:val="22"/>
                <w:szCs w:val="22"/>
              </w:rPr>
            </w:r>
            <w:r w:rsidR="00B77525">
              <w:rPr>
                <w:rFonts w:asciiTheme="majorHAnsi" w:hAnsiTheme="majorHAnsi" w:cs="Times New Roman"/>
                <w:b/>
                <w:sz w:val="22"/>
                <w:szCs w:val="22"/>
              </w:rPr>
              <w:fldChar w:fldCharType="end"/>
            </w:r>
            <w:r w:rsidR="00B77525" w:rsidRPr="00F11E9D">
              <w:rPr>
                <w:rFonts w:asciiTheme="majorHAnsi" w:hAnsiTheme="majorHAnsi" w:cs="Times New Roman"/>
                <w:b/>
                <w:sz w:val="22"/>
                <w:szCs w:val="22"/>
              </w:rPr>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16]</w:t>
            </w:r>
            <w:r w:rsidR="00B77525" w:rsidRPr="00F11E9D">
              <w:rPr>
                <w:rFonts w:asciiTheme="majorHAnsi" w:hAnsiTheme="majorHAnsi" w:cs="Times New Roman"/>
                <w:b/>
                <w:sz w:val="22"/>
                <w:szCs w:val="22"/>
              </w:rPr>
              <w:fldChar w:fldCharType="end"/>
            </w:r>
          </w:p>
          <w:p w:rsidR="00CC5DA3" w:rsidRPr="00F11E9D" w:rsidRDefault="00CC5DA3" w:rsidP="00CC5DA3">
            <w:pPr>
              <w:spacing w:line="240" w:lineRule="auto"/>
              <w:jc w:val="left"/>
              <w:rPr>
                <w:rFonts w:asciiTheme="majorHAnsi" w:hAnsiTheme="majorHAnsi" w:cs="Times New Roman"/>
                <w:b/>
                <w:sz w:val="22"/>
                <w:szCs w:val="22"/>
                <w:lang w:val="en-GB"/>
              </w:rPr>
            </w:pPr>
          </w:p>
        </w:tc>
        <w:tc>
          <w:tcPr>
            <w:tcW w:w="0" w:type="auto"/>
          </w:tcPr>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w:t>
            </w:r>
            <w:r w:rsidRPr="00F11E9D">
              <w:rPr>
                <w:rFonts w:asciiTheme="majorHAnsi" w:hAnsiTheme="majorHAnsi" w:cs="Times New Roman"/>
                <w:sz w:val="22"/>
                <w:szCs w:val="22"/>
                <w:lang w:val="en-GB"/>
              </w:rPr>
              <w:t xml:space="preserve"> cluster-RCT (baseline data only)</w:t>
            </w:r>
          </w:p>
          <w:p w:rsidR="00CC5DA3" w:rsidRPr="00F11E9D" w:rsidRDefault="00CC5DA3" w:rsidP="00256D62">
            <w:pPr>
              <w:spacing w:line="240" w:lineRule="auto"/>
              <w:jc w:val="left"/>
              <w:rPr>
                <w:rFonts w:asciiTheme="majorHAnsi" w:hAnsiTheme="majorHAnsi" w:cs="Times New Roman"/>
                <w:sz w:val="22"/>
                <w:szCs w:val="22"/>
                <w:vertAlign w:val="superscript"/>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Switzerland</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Setting</w:t>
            </w:r>
            <w:r w:rsidRPr="00F11E9D">
              <w:rPr>
                <w:rFonts w:asciiTheme="majorHAnsi" w:hAnsiTheme="majorHAnsi" w:cs="Times New Roman"/>
                <w:sz w:val="22"/>
                <w:szCs w:val="22"/>
                <w:lang w:val="en-GB"/>
              </w:rPr>
              <w:t>: primary care practices</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HC professionals</w:t>
            </w:r>
            <w:r w:rsidRPr="00F11E9D">
              <w:rPr>
                <w:rFonts w:asciiTheme="majorHAnsi" w:hAnsiTheme="majorHAnsi" w:cs="Times New Roman"/>
                <w:sz w:val="22"/>
                <w:szCs w:val="22"/>
                <w:lang w:val="en-GB"/>
              </w:rPr>
              <w:t>: GPs</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usual care (at baseline)</w:t>
            </w:r>
          </w:p>
        </w:tc>
        <w:tc>
          <w:tcPr>
            <w:tcW w:w="0" w:type="auto"/>
            <w:tcBorders>
              <w:right w:val="nil"/>
            </w:tcBorders>
          </w:tcPr>
          <w:p w:rsidR="00CC5DA3" w:rsidRPr="00F11E9D" w:rsidRDefault="00CC5DA3" w:rsidP="00CC5DA3">
            <w:pPr>
              <w:spacing w:line="240" w:lineRule="auto"/>
              <w:rPr>
                <w:rFonts w:asciiTheme="majorHAnsi" w:hAnsiTheme="majorHAnsi" w:cs="Times New Roman"/>
                <w:sz w:val="22"/>
                <w:szCs w:val="22"/>
                <w:lang w:val="en-GB"/>
              </w:rPr>
            </w:pPr>
            <w:r w:rsidRPr="00F11E9D">
              <w:rPr>
                <w:rFonts w:asciiTheme="majorHAnsi" w:hAnsiTheme="majorHAnsi" w:cs="Times New Roman"/>
                <w:sz w:val="22"/>
                <w:szCs w:val="22"/>
                <w:lang w:val="en-GB"/>
              </w:rPr>
              <w:t>326</w:t>
            </w:r>
          </w:p>
        </w:tc>
        <w:tc>
          <w:tcPr>
            <w:tcW w:w="0" w:type="auto"/>
            <w:tcBorders>
              <w:left w:val="nil"/>
              <w:right w:val="nil"/>
            </w:tcBorders>
          </w:tcPr>
          <w:p w:rsidR="00CC5DA3" w:rsidRPr="00F11E9D" w:rsidRDefault="00CC5DA3" w:rsidP="00CC5DA3">
            <w:pPr>
              <w:spacing w:line="240" w:lineRule="auto"/>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CC5DA3">
            <w:pPr>
              <w:spacing w:line="240" w:lineRule="auto"/>
              <w:rPr>
                <w:rFonts w:asciiTheme="majorHAnsi" w:hAnsiTheme="majorHAnsi" w:cs="Times New Roman"/>
                <w:sz w:val="22"/>
                <w:szCs w:val="22"/>
                <w:lang w:val="en-GB"/>
              </w:rPr>
            </w:pPr>
            <w:r w:rsidRPr="00F11E9D">
              <w:rPr>
                <w:rFonts w:asciiTheme="majorHAnsi" w:hAnsiTheme="majorHAnsi" w:cs="Times New Roman"/>
                <w:sz w:val="22"/>
                <w:szCs w:val="22"/>
                <w:lang w:val="en-GB"/>
              </w:rPr>
              <w:t xml:space="preserve">67.0 (10.5) </w:t>
            </w:r>
          </w:p>
        </w:tc>
        <w:tc>
          <w:tcPr>
            <w:tcW w:w="0" w:type="auto"/>
            <w:tcBorders>
              <w:left w:val="nil"/>
            </w:tcBorders>
          </w:tcPr>
          <w:p w:rsidR="00CC5DA3" w:rsidRPr="00F11E9D" w:rsidRDefault="00CC5DA3" w:rsidP="00CC5DA3">
            <w:pPr>
              <w:spacing w:line="240" w:lineRule="auto"/>
              <w:rPr>
                <w:rFonts w:asciiTheme="majorHAnsi" w:hAnsiTheme="majorHAnsi" w:cs="Times New Roman"/>
                <w:sz w:val="22"/>
                <w:szCs w:val="22"/>
              </w:rPr>
            </w:pPr>
            <w:r w:rsidRPr="00F11E9D">
              <w:rPr>
                <w:rFonts w:asciiTheme="majorHAnsi" w:hAnsiTheme="majorHAnsi" w:cs="Times New Roman"/>
                <w:sz w:val="22"/>
                <w:szCs w:val="22"/>
                <w:lang w:val="en-GB"/>
              </w:rPr>
              <w:t>57.7%</w:t>
            </w:r>
          </w:p>
        </w:tc>
        <w:tc>
          <w:tcPr>
            <w:tcW w:w="0" w:type="auto"/>
            <w:tcBorders>
              <w:right w:val="nil"/>
            </w:tcBorders>
          </w:tcPr>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German </w:t>
            </w:r>
          </w:p>
          <w:p w:rsidR="00CC5DA3" w:rsidRPr="00F11E9D" w:rsidRDefault="007F03FD"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7F03FD" w:rsidRPr="00F11E9D" w:rsidRDefault="007F03FD"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nchors not reported</w:t>
            </w:r>
          </w:p>
        </w:tc>
        <w:tc>
          <w:tcPr>
            <w:tcW w:w="0" w:type="auto"/>
            <w:tcBorders>
              <w:left w:val="nil"/>
            </w:tcBorders>
          </w:tcPr>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3.1 (0.9)</w:t>
            </w:r>
          </w:p>
        </w:tc>
      </w:tr>
      <w:tr w:rsidR="00CC5DA3" w:rsidRPr="00F11E9D" w:rsidTr="00D05E89">
        <w:trPr>
          <w:trHeight w:val="228"/>
        </w:trPr>
        <w:tc>
          <w:tcPr>
            <w:tcW w:w="0" w:type="auto"/>
          </w:tcPr>
          <w:p w:rsidR="00CC5DA3" w:rsidRPr="00F11E9D" w:rsidRDefault="00CC5DA3" w:rsidP="00CC5DA3">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Glasgow &amp; al (2014)</w:t>
            </w:r>
            <w:r w:rsidR="00B77525" w:rsidRPr="00F11E9D">
              <w:rPr>
                <w:rFonts w:asciiTheme="majorHAnsi" w:hAnsiTheme="majorHAnsi" w:cs="Times New Roman"/>
                <w:b/>
                <w:sz w:val="22"/>
                <w:szCs w:val="22"/>
              </w:rPr>
              <w:fldChar w:fldCharType="begin"/>
            </w:r>
            <w:r w:rsidR="00F11E9D">
              <w:rPr>
                <w:rFonts w:asciiTheme="majorHAnsi" w:hAnsiTheme="majorHAnsi" w:cs="Times New Roman"/>
                <w:b/>
                <w:sz w:val="22"/>
                <w:szCs w:val="22"/>
              </w:rPr>
              <w:instrText xml:space="preserve"> ADDIN EN.CITE &lt;EndNote&gt;&lt;Cite&gt;&lt;Author&gt;Glasgow&lt;/Author&gt;&lt;Year&gt;2014&lt;/Year&gt;&lt;RecNum&gt;27&lt;/RecNum&gt;&lt;DisplayText&gt;[17]&lt;/DisplayText&gt;&lt;record&gt;&lt;rec-number&gt;27&lt;/rec-number&gt;&lt;foreign-keys&gt;&lt;key app="EN" db-id="99evszee82wvpreztd2vdat3eeaf95zvept9" timestamp="1503390827"&gt;27&lt;/key&gt;&lt;/foreign-keys&gt;&lt;ref-type name="Journal Article"&gt;17&lt;/ref-type&gt;&lt;contributors&gt;&lt;authors&gt;&lt;author&gt;Glasgow, R. E.&lt;/author&gt;&lt;author&gt;Fisher, L.&lt;/author&gt;&lt;author&gt;Strycker, L. A.&lt;/author&gt;&lt;author&gt;Hessler, D.&lt;/author&gt;&lt;author&gt;Toobert, D. J.&lt;/author&gt;&lt;author&gt;King, D. K.&lt;/author&gt;&lt;author&gt;Jacobs, T.&lt;/author&gt;&lt;/authors&gt;&lt;/contributors&gt;&lt;auth-address&gt;Division of Cancer Control and Population Sciences, National Cancer Institute, Bethesda, 6130 Executive Blvd., Room 6144, Rockville, 20852 MD USA&amp;#xD;Department of Family and Community Medicine, University of California, San Francisco, CA USA&amp;#xD;Oregon Research Institute, Eugene, OR USA&amp;#xD;Center for Behavioral Health Research and Services, University of Alaska, Anchorage, AK USA&amp;#xD;InterVision Media, Eugene, OR USA&lt;/auth-address&gt;&lt;titles&gt;&lt;title&gt;Minimal intervention needed for change: definition, use, and value for improving health and health research&lt;/title&gt;&lt;secondary-title&gt;Transl Behav Med&lt;/secondary-title&gt;&lt;alt-title&gt;Translational Behavioral Medicine&lt;/alt-title&gt;&lt;/titles&gt;&lt;periodical&gt;&lt;full-title&gt;Transl Behav Med&lt;/full-title&gt;&lt;abbr-1&gt;Translational Behavioral Medicine&lt;/abbr-1&gt;&lt;/periodical&gt;&lt;alt-periodical&gt;&lt;full-title&gt;Transl Behav Med&lt;/full-title&gt;&lt;abbr-1&gt;Translational Behavioral Medicine&lt;/abbr-1&gt;&lt;/alt-periodical&gt;&lt;pages&gt;26-33&lt;/pages&gt;&lt;volume&gt;4&lt;/volume&gt;&lt;number&gt;1&lt;/number&gt;&lt;dates&gt;&lt;year&gt;2014&lt;/year&gt;&lt;pub-dates&gt;&lt;date&gt;Mar&lt;/date&gt;&lt;/pub-dates&gt;&lt;/dates&gt;&lt;isbn&gt;1869-6716 (Print)&amp;#xD;1613-9860 (Electronic)&lt;/isbn&gt;&lt;accession-num&gt;24653774&lt;/accession-num&gt;&lt;urls&gt;&lt;/urls&gt;&lt;custom2&gt;PMC3807633&lt;/custom2&gt;&lt;electronic-resource-num&gt;10.1007/s13142-013-0232-1&lt;/electronic-resource-num&gt;&lt;remote-database-name&gt; pmc&lt;/remote-database-name&gt;&lt;language&gt;eng&lt;/language&gt;&lt;/record&gt;&lt;/Cite&gt;&lt;/EndNote&gt;</w:instrText>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17]</w:t>
            </w:r>
            <w:r w:rsidR="00B77525" w:rsidRPr="00F11E9D">
              <w:rPr>
                <w:rFonts w:asciiTheme="majorHAnsi" w:hAnsiTheme="majorHAnsi" w:cs="Times New Roman"/>
                <w:b/>
                <w:sz w:val="22"/>
                <w:szCs w:val="22"/>
              </w:rPr>
              <w:fldChar w:fldCharType="end"/>
            </w:r>
          </w:p>
          <w:p w:rsidR="00CC5DA3" w:rsidRPr="00F11E9D" w:rsidRDefault="00CC5DA3" w:rsidP="00CC5DA3">
            <w:pPr>
              <w:spacing w:line="240" w:lineRule="auto"/>
              <w:jc w:val="left"/>
              <w:rPr>
                <w:rFonts w:asciiTheme="majorHAnsi" w:hAnsiTheme="majorHAnsi" w:cs="Times New Roman"/>
                <w:b/>
                <w:i/>
                <w:sz w:val="22"/>
                <w:szCs w:val="22"/>
              </w:rPr>
            </w:pPr>
          </w:p>
        </w:tc>
        <w:tc>
          <w:tcPr>
            <w:tcW w:w="0" w:type="auto"/>
          </w:tcPr>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2 RCTs (baseline data only): ‘My path to healthy life’ trial </w:t>
            </w:r>
            <w:r w:rsidR="00DE32DD" w:rsidRPr="00F11E9D">
              <w:rPr>
                <w:rFonts w:asciiTheme="majorHAnsi" w:hAnsiTheme="majorHAnsi" w:cs="Times New Roman"/>
                <w:sz w:val="22"/>
                <w:szCs w:val="22"/>
              </w:rPr>
              <w:t xml:space="preserve"> [</w:t>
            </w:r>
            <w:r w:rsidRPr="00F11E9D">
              <w:rPr>
                <w:rFonts w:asciiTheme="majorHAnsi" w:hAnsiTheme="majorHAnsi" w:cs="Times New Roman"/>
                <w:sz w:val="22"/>
                <w:szCs w:val="22"/>
              </w:rPr>
              <w:t xml:space="preserve">MyPath] and ‘Reducing Distress and Enhancing Effective Management’ trial </w:t>
            </w:r>
            <w:r w:rsidR="00DE32DD" w:rsidRPr="00F11E9D">
              <w:rPr>
                <w:rFonts w:asciiTheme="majorHAnsi" w:hAnsiTheme="majorHAnsi" w:cs="Times New Roman"/>
                <w:sz w:val="22"/>
                <w:szCs w:val="22"/>
              </w:rPr>
              <w:t>[</w:t>
            </w:r>
            <w:r w:rsidRPr="00F11E9D">
              <w:rPr>
                <w:rFonts w:asciiTheme="majorHAnsi" w:hAnsiTheme="majorHAnsi" w:cs="Times New Roman"/>
                <w:sz w:val="22"/>
                <w:szCs w:val="22"/>
              </w:rPr>
              <w:t>REDEEM]</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USA</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Setting</w:t>
            </w:r>
            <w:r w:rsidRPr="00F11E9D">
              <w:rPr>
                <w:rFonts w:asciiTheme="majorHAnsi" w:hAnsiTheme="majorHAnsi" w:cs="Times New Roman"/>
                <w:sz w:val="22"/>
                <w:szCs w:val="22"/>
                <w:lang w:val="en-GB"/>
              </w:rPr>
              <w:t xml:space="preserve">: </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MyPath: primary care practices</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lastRenderedPageBreak/>
              <w:t>REDEEM: community (community medical groups and diabetes education centers)</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HC professionals</w:t>
            </w:r>
            <w:r w:rsidRPr="00F11E9D">
              <w:rPr>
                <w:rFonts w:asciiTheme="majorHAnsi" w:hAnsiTheme="majorHAnsi" w:cs="Times New Roman"/>
                <w:sz w:val="22"/>
                <w:szCs w:val="22"/>
                <w:lang w:val="en-GB"/>
              </w:rPr>
              <w:t xml:space="preserve">: </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MyPath: not reported</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rPr>
              <w:t>REDEEM: not reported</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xml:space="preserve">: </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MyPath: usual care</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rPr>
              <w:t>REDEEM: integrated care</w:t>
            </w:r>
          </w:p>
        </w:tc>
        <w:tc>
          <w:tcPr>
            <w:tcW w:w="0" w:type="auto"/>
            <w:tcBorders>
              <w:right w:val="nil"/>
            </w:tcBorders>
          </w:tcPr>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lastRenderedPageBreak/>
              <w:t>228</w:t>
            </w:r>
            <w:r w:rsidRPr="00F11E9D">
              <w:rPr>
                <w:rFonts w:asciiTheme="majorHAnsi" w:hAnsiTheme="majorHAnsi" w:cs="Times New Roman"/>
                <w:sz w:val="22"/>
                <w:szCs w:val="22"/>
                <w:lang w:val="fr-CH"/>
              </w:rPr>
              <w:t xml:space="preserve"> (total)</w:t>
            </w:r>
          </w:p>
          <w:p w:rsidR="00CC5DA3" w:rsidRPr="00F11E9D" w:rsidRDefault="00CC5DA3" w:rsidP="005C7CF5">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MyPath: 132</w:t>
            </w:r>
          </w:p>
          <w:p w:rsidR="00CC5DA3" w:rsidRPr="00F11E9D" w:rsidRDefault="00CC5DA3" w:rsidP="005C7CF5">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REDEEM: 96</w:t>
            </w:r>
          </w:p>
        </w:tc>
        <w:tc>
          <w:tcPr>
            <w:tcW w:w="0" w:type="auto"/>
            <w:tcBorders>
              <w:left w:val="nil"/>
              <w:right w:val="nil"/>
            </w:tcBorders>
          </w:tcPr>
          <w:p w:rsidR="00CC5DA3" w:rsidRPr="00F11E9D" w:rsidRDefault="00CC5DA3" w:rsidP="005C7CF5">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MyPath: 58.6 (9.1)</w:t>
            </w:r>
          </w:p>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REDEEM: 55.2 (10.9)</w:t>
            </w:r>
          </w:p>
          <w:p w:rsidR="00CC5DA3" w:rsidRPr="00F11E9D" w:rsidRDefault="00CC5DA3" w:rsidP="005C7CF5">
            <w:pPr>
              <w:spacing w:line="240" w:lineRule="auto"/>
              <w:jc w:val="left"/>
              <w:rPr>
                <w:rFonts w:asciiTheme="majorHAnsi" w:hAnsiTheme="majorHAnsi" w:cs="Times New Roman"/>
                <w:sz w:val="22"/>
                <w:szCs w:val="22"/>
                <w:lang w:val="en-GB"/>
              </w:rPr>
            </w:pPr>
          </w:p>
        </w:tc>
        <w:tc>
          <w:tcPr>
            <w:tcW w:w="0" w:type="auto"/>
            <w:tcBorders>
              <w:left w:val="nil"/>
            </w:tcBorders>
          </w:tcPr>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MyPath: 48.5%</w:t>
            </w:r>
          </w:p>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REDEEM: 40.6%</w:t>
            </w:r>
          </w:p>
        </w:tc>
        <w:tc>
          <w:tcPr>
            <w:tcW w:w="0" w:type="auto"/>
            <w:tcBorders>
              <w:right w:val="nil"/>
            </w:tcBorders>
          </w:tcPr>
          <w:p w:rsidR="00CC5DA3" w:rsidRPr="00F11E9D" w:rsidRDefault="007F03FD"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Language</w:t>
            </w:r>
            <w:r w:rsidR="009938BF" w:rsidRPr="00F11E9D">
              <w:rPr>
                <w:rFonts w:asciiTheme="majorHAnsi" w:hAnsiTheme="majorHAnsi" w:cs="Times New Roman"/>
                <w:sz w:val="22"/>
                <w:szCs w:val="22"/>
              </w:rPr>
              <w:t xml:space="preserve"> </w:t>
            </w:r>
            <w:r w:rsidRPr="00F11E9D">
              <w:rPr>
                <w:rFonts w:asciiTheme="majorHAnsi" w:hAnsiTheme="majorHAnsi" w:cs="Times New Roman"/>
                <w:sz w:val="22"/>
                <w:szCs w:val="22"/>
              </w:rPr>
              <w:t>, nb</w:t>
            </w:r>
            <w:r w:rsidR="00CC5DA3" w:rsidRPr="00F11E9D">
              <w:rPr>
                <w:rFonts w:asciiTheme="majorHAnsi" w:hAnsiTheme="majorHAnsi" w:cs="Times New Roman"/>
                <w:sz w:val="22"/>
                <w:szCs w:val="22"/>
              </w:rPr>
              <w:t xml:space="preserve"> of items</w:t>
            </w:r>
            <w:r w:rsidRPr="00F11E9D">
              <w:rPr>
                <w:rFonts w:asciiTheme="majorHAnsi" w:hAnsiTheme="majorHAnsi" w:cs="Times New Roman"/>
                <w:sz w:val="22"/>
                <w:szCs w:val="22"/>
              </w:rPr>
              <w:t xml:space="preserve"> and anchors</w:t>
            </w:r>
            <w:r w:rsidR="00CC5DA3" w:rsidRPr="00F11E9D">
              <w:rPr>
                <w:rFonts w:asciiTheme="majorHAnsi" w:hAnsiTheme="majorHAnsi" w:cs="Times New Roman"/>
                <w:sz w:val="22"/>
                <w:szCs w:val="22"/>
              </w:rPr>
              <w:t xml:space="preserve"> not reported</w:t>
            </w:r>
          </w:p>
          <w:p w:rsidR="00CC5DA3" w:rsidRPr="00F11E9D" w:rsidRDefault="009938BF"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w:t>
            </w:r>
            <w:r w:rsidRPr="00F11E9D">
              <w:rPr>
                <w:rFonts w:asciiTheme="majorHAnsi" w:hAnsiTheme="majorHAnsi" w:cs="Times New Roman"/>
                <w:i/>
                <w:sz w:val="22"/>
                <w:szCs w:val="22"/>
              </w:rPr>
              <w:t>classified as 20 items</w:t>
            </w:r>
            <w:r w:rsidRPr="00F11E9D">
              <w:rPr>
                <w:rFonts w:asciiTheme="majorHAnsi" w:hAnsiTheme="majorHAnsi" w:cs="Times New Roman"/>
                <w:sz w:val="22"/>
                <w:szCs w:val="22"/>
              </w:rPr>
              <w:t>)</w:t>
            </w:r>
          </w:p>
        </w:tc>
        <w:tc>
          <w:tcPr>
            <w:tcW w:w="0" w:type="auto"/>
            <w:tcBorders>
              <w:left w:val="nil"/>
            </w:tcBorders>
          </w:tcPr>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MyPath: 3.2 (0.4)</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REDEEM: 2.8 (1.1)</w:t>
            </w:r>
          </w:p>
          <w:p w:rsidR="00CC5DA3" w:rsidRPr="00F11E9D" w:rsidRDefault="00CC5DA3" w:rsidP="00256D62">
            <w:pPr>
              <w:spacing w:line="240" w:lineRule="auto"/>
              <w:jc w:val="left"/>
              <w:rPr>
                <w:rFonts w:asciiTheme="majorHAnsi" w:hAnsiTheme="majorHAnsi" w:cs="Times New Roman"/>
                <w:sz w:val="22"/>
                <w:szCs w:val="22"/>
              </w:rPr>
            </w:pPr>
          </w:p>
          <w:p w:rsidR="00CC5DA3" w:rsidRPr="00F11E9D" w:rsidRDefault="00CC5DA3" w:rsidP="00256D62">
            <w:pPr>
              <w:spacing w:line="240" w:lineRule="auto"/>
              <w:jc w:val="left"/>
              <w:rPr>
                <w:rFonts w:asciiTheme="majorHAnsi" w:hAnsiTheme="majorHAnsi" w:cs="Times New Roman"/>
                <w:sz w:val="22"/>
                <w:szCs w:val="22"/>
                <w:lang w:val="en-GB"/>
              </w:rPr>
            </w:pPr>
          </w:p>
        </w:tc>
      </w:tr>
      <w:tr w:rsidR="00CC5DA3" w:rsidRPr="00E02DA0" w:rsidTr="00D05E89">
        <w:trPr>
          <w:trHeight w:val="228"/>
        </w:trPr>
        <w:tc>
          <w:tcPr>
            <w:tcW w:w="0" w:type="auto"/>
          </w:tcPr>
          <w:p w:rsidR="00CC5DA3" w:rsidRPr="00F11E9D" w:rsidRDefault="00CC5DA3" w:rsidP="00F11E9D">
            <w:pPr>
              <w:spacing w:line="240" w:lineRule="auto"/>
              <w:jc w:val="left"/>
              <w:rPr>
                <w:rFonts w:asciiTheme="majorHAnsi" w:hAnsiTheme="majorHAnsi" w:cs="Times New Roman"/>
                <w:b/>
                <w:i/>
                <w:sz w:val="22"/>
                <w:szCs w:val="22"/>
              </w:rPr>
            </w:pPr>
            <w:r w:rsidRPr="00F11E9D">
              <w:rPr>
                <w:rFonts w:asciiTheme="majorHAnsi" w:hAnsiTheme="majorHAnsi" w:cs="Times New Roman"/>
                <w:b/>
                <w:sz w:val="22"/>
                <w:szCs w:val="22"/>
              </w:rPr>
              <w:t>Jiamjarasrangsi &amp; al (2014)</w:t>
            </w:r>
            <w:r w:rsidR="00B77525" w:rsidRPr="00F11E9D">
              <w:rPr>
                <w:rFonts w:asciiTheme="majorHAnsi" w:hAnsiTheme="majorHAnsi" w:cs="Times New Roman"/>
                <w:b/>
                <w:sz w:val="22"/>
                <w:szCs w:val="22"/>
              </w:rPr>
              <w:fldChar w:fldCharType="begin">
                <w:fldData xml:space="preserve">PEVuZE5vdGU+PENpdGU+PEF1dGhvcj5KaWFtamFyYXNyYW5nc2k8L0F1dGhvcj48WWVhcj4yMDE0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=
</w:fldData>
              </w:fldChar>
            </w:r>
            <w:r w:rsidR="00F11E9D">
              <w:rPr>
                <w:rFonts w:asciiTheme="majorHAnsi" w:hAnsiTheme="majorHAnsi" w:cs="Times New Roman"/>
                <w:b/>
                <w:sz w:val="22"/>
                <w:szCs w:val="22"/>
              </w:rPr>
              <w:instrText xml:space="preserve"> ADDIN EN.CITE </w:instrText>
            </w:r>
            <w:r w:rsidR="00B77525">
              <w:rPr>
                <w:rFonts w:asciiTheme="majorHAnsi" w:hAnsiTheme="majorHAnsi" w:cs="Times New Roman"/>
                <w:b/>
                <w:sz w:val="22"/>
                <w:szCs w:val="22"/>
              </w:rPr>
              <w:fldChar w:fldCharType="begin">
                <w:fldData xml:space="preserve">PEVuZE5vdGU+PENpdGU+PEF1dGhvcj5KaWFtamFyYXNyYW5nc2k8L0F1dGhvcj48WWVhcj4yMDE0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=
</w:fldData>
              </w:fldChar>
            </w:r>
            <w:r w:rsidR="00F11E9D">
              <w:rPr>
                <w:rFonts w:asciiTheme="majorHAnsi" w:hAnsiTheme="majorHAnsi" w:cs="Times New Roman"/>
                <w:b/>
                <w:sz w:val="22"/>
                <w:szCs w:val="22"/>
              </w:rPr>
              <w:instrText xml:space="preserve"> ADDIN EN.CITE.DATA </w:instrText>
            </w:r>
            <w:r w:rsidR="00B77525">
              <w:rPr>
                <w:rFonts w:asciiTheme="majorHAnsi" w:hAnsiTheme="majorHAnsi" w:cs="Times New Roman"/>
                <w:b/>
                <w:sz w:val="22"/>
                <w:szCs w:val="22"/>
              </w:rPr>
            </w:r>
            <w:r w:rsidR="00B77525">
              <w:rPr>
                <w:rFonts w:asciiTheme="majorHAnsi" w:hAnsiTheme="majorHAnsi" w:cs="Times New Roman"/>
                <w:b/>
                <w:sz w:val="22"/>
                <w:szCs w:val="22"/>
              </w:rPr>
              <w:fldChar w:fldCharType="end"/>
            </w:r>
            <w:r w:rsidR="00B77525" w:rsidRPr="00F11E9D">
              <w:rPr>
                <w:rFonts w:asciiTheme="majorHAnsi" w:hAnsiTheme="majorHAnsi" w:cs="Times New Roman"/>
                <w:b/>
                <w:sz w:val="22"/>
                <w:szCs w:val="22"/>
              </w:rPr>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18]</w:t>
            </w:r>
            <w:r w:rsidR="00B77525" w:rsidRPr="00F11E9D">
              <w:rPr>
                <w:rFonts w:asciiTheme="majorHAnsi" w:hAnsiTheme="majorHAnsi" w:cs="Times New Roman"/>
                <w:b/>
                <w:sz w:val="22"/>
                <w:szCs w:val="22"/>
              </w:rPr>
              <w:fldChar w:fldCharType="end"/>
            </w:r>
            <w:r w:rsidR="0061192F" w:rsidRPr="00F11E9D">
              <w:rPr>
                <w:rFonts w:asciiTheme="majorHAnsi" w:hAnsiTheme="majorHAnsi" w:cs="Times New Roman"/>
                <w:b/>
                <w:i/>
                <w:sz w:val="22"/>
                <w:szCs w:val="22"/>
              </w:rPr>
              <w:t xml:space="preserve"> </w:t>
            </w:r>
          </w:p>
        </w:tc>
        <w:tc>
          <w:tcPr>
            <w:tcW w:w="0" w:type="auto"/>
          </w:tcPr>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Cross-sectional study with 3 comparison groups: primary care unit (PCU) in hospitals [PCU hosp], PCU in public health centers [PCU comm], and non-PCU in hospitals [non-PCU hosp]</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Thailand</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Setting</w:t>
            </w:r>
            <w:r w:rsidRPr="00F11E9D">
              <w:rPr>
                <w:rFonts w:asciiTheme="majorHAnsi" w:hAnsiTheme="majorHAnsi" w:cs="Times New Roman"/>
                <w:sz w:val="22"/>
                <w:szCs w:val="22"/>
                <w:lang w:val="en-GB"/>
              </w:rPr>
              <w:t xml:space="preserve">: </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PCU hosp: hospital clinics</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PCU comm: community </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rPr>
              <w:t>Non-PCU hosp: h</w:t>
            </w:r>
            <w:r w:rsidRPr="00F11E9D">
              <w:rPr>
                <w:rFonts w:asciiTheme="majorHAnsi" w:hAnsiTheme="majorHAnsi" w:cs="Times New Roman"/>
                <w:sz w:val="22"/>
                <w:szCs w:val="22"/>
                <w:lang w:val="en-GB"/>
              </w:rPr>
              <w:t xml:space="preserve">ospital clinics </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HC professionals</w:t>
            </w:r>
            <w:r w:rsidRPr="00F11E9D">
              <w:rPr>
                <w:rFonts w:asciiTheme="majorHAnsi" w:hAnsiTheme="majorHAnsi" w:cs="Times New Roman"/>
                <w:sz w:val="22"/>
                <w:szCs w:val="22"/>
                <w:lang w:val="en-GB"/>
              </w:rPr>
              <w:t>: not reported</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xml:space="preserve">: </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PCU hosp: integrated care</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PCU comm: integrated care</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Non-PCU hosp: usual care</w:t>
            </w:r>
          </w:p>
        </w:tc>
        <w:tc>
          <w:tcPr>
            <w:tcW w:w="0" w:type="auto"/>
            <w:tcBorders>
              <w:right w:val="nil"/>
            </w:tcBorders>
          </w:tcPr>
          <w:p w:rsidR="00CC5DA3" w:rsidRPr="00F11E9D" w:rsidRDefault="00CC5DA3" w:rsidP="005C7CF5">
            <w:pPr>
              <w:spacing w:line="240" w:lineRule="auto"/>
              <w:jc w:val="left"/>
              <w:rPr>
                <w:rFonts w:asciiTheme="majorHAnsi" w:hAnsiTheme="majorHAnsi" w:cs="Times New Roman"/>
                <w:sz w:val="22"/>
                <w:szCs w:val="22"/>
                <w:lang w:val="fr-CH"/>
              </w:rPr>
            </w:pPr>
            <w:r w:rsidRPr="00F11E9D">
              <w:rPr>
                <w:rFonts w:asciiTheme="majorHAnsi" w:hAnsiTheme="majorHAnsi" w:cs="Times New Roman"/>
                <w:sz w:val="22"/>
                <w:szCs w:val="22"/>
                <w:lang w:val="fr-CH"/>
              </w:rPr>
              <w:t>1000 (total)</w:t>
            </w:r>
          </w:p>
          <w:p w:rsidR="00CC5DA3" w:rsidRPr="00F11E9D" w:rsidRDefault="00CC5DA3" w:rsidP="005C7CF5">
            <w:pPr>
              <w:spacing w:line="240" w:lineRule="auto"/>
              <w:jc w:val="left"/>
              <w:rPr>
                <w:rFonts w:asciiTheme="majorHAnsi" w:hAnsiTheme="majorHAnsi" w:cs="Times New Roman"/>
                <w:i/>
                <w:sz w:val="22"/>
                <w:szCs w:val="22"/>
                <w:lang w:val="fr-CH"/>
              </w:rPr>
            </w:pPr>
            <w:r w:rsidRPr="00F11E9D">
              <w:rPr>
                <w:rFonts w:asciiTheme="majorHAnsi" w:hAnsiTheme="majorHAnsi" w:cs="Times New Roman"/>
                <w:i/>
                <w:sz w:val="22"/>
                <w:szCs w:val="22"/>
                <w:lang w:val="fr-CH"/>
              </w:rPr>
              <w:t>PCU hosp: 255</w:t>
            </w:r>
          </w:p>
          <w:p w:rsidR="00CC5DA3" w:rsidRPr="00F11E9D" w:rsidRDefault="00CC5DA3" w:rsidP="005C7CF5">
            <w:pPr>
              <w:spacing w:line="240" w:lineRule="auto"/>
              <w:jc w:val="left"/>
              <w:rPr>
                <w:rFonts w:asciiTheme="majorHAnsi" w:hAnsiTheme="majorHAnsi" w:cs="Times New Roman"/>
                <w:i/>
                <w:sz w:val="22"/>
                <w:szCs w:val="22"/>
                <w:lang w:val="fr-CH"/>
              </w:rPr>
            </w:pPr>
            <w:r w:rsidRPr="00F11E9D">
              <w:rPr>
                <w:rFonts w:asciiTheme="majorHAnsi" w:hAnsiTheme="majorHAnsi" w:cs="Times New Roman"/>
                <w:i/>
                <w:sz w:val="22"/>
                <w:szCs w:val="22"/>
                <w:lang w:val="fr-CH"/>
              </w:rPr>
              <w:t xml:space="preserve">PCU comm: 659 </w:t>
            </w:r>
          </w:p>
          <w:p w:rsidR="00CC5DA3" w:rsidRPr="00F11E9D" w:rsidRDefault="00CC5DA3" w:rsidP="005C7CF5">
            <w:pPr>
              <w:spacing w:line="240" w:lineRule="auto"/>
              <w:jc w:val="left"/>
              <w:rPr>
                <w:rFonts w:asciiTheme="majorHAnsi" w:hAnsiTheme="majorHAnsi" w:cs="Times New Roman"/>
                <w:sz w:val="22"/>
                <w:szCs w:val="22"/>
                <w:lang w:val="fr-CH"/>
              </w:rPr>
            </w:pPr>
            <w:r w:rsidRPr="00F11E9D">
              <w:rPr>
                <w:rFonts w:asciiTheme="majorHAnsi" w:hAnsiTheme="majorHAnsi" w:cs="Times New Roman"/>
                <w:i/>
                <w:sz w:val="22"/>
                <w:szCs w:val="22"/>
                <w:lang w:val="fr-CH"/>
              </w:rPr>
              <w:t>Non-PCU hosp: 86</w:t>
            </w:r>
          </w:p>
        </w:tc>
        <w:tc>
          <w:tcPr>
            <w:tcW w:w="0" w:type="auto"/>
            <w:tcBorders>
              <w:left w:val="nil"/>
              <w:right w:val="nil"/>
            </w:tcBorders>
          </w:tcPr>
          <w:p w:rsidR="00CC5DA3" w:rsidRPr="00F11E9D" w:rsidRDefault="00CC5DA3" w:rsidP="00CC5DA3">
            <w:pPr>
              <w:spacing w:line="240" w:lineRule="auto"/>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5C7CF5">
            <w:pPr>
              <w:spacing w:line="240" w:lineRule="auto"/>
              <w:jc w:val="left"/>
              <w:rPr>
                <w:rFonts w:asciiTheme="majorHAnsi" w:hAnsiTheme="majorHAnsi" w:cs="Times New Roman"/>
                <w:sz w:val="22"/>
                <w:szCs w:val="22"/>
                <w:lang w:val="fr-CH"/>
              </w:rPr>
            </w:pPr>
            <w:r w:rsidRPr="00F11E9D">
              <w:rPr>
                <w:rFonts w:asciiTheme="majorHAnsi" w:hAnsiTheme="majorHAnsi" w:cs="Times New Roman"/>
                <w:sz w:val="22"/>
                <w:szCs w:val="22"/>
                <w:lang w:val="fr-CH"/>
              </w:rPr>
              <w:t>PCU hosp: 60.6 (13.0)</w:t>
            </w:r>
          </w:p>
          <w:p w:rsidR="00CC5DA3" w:rsidRPr="00F11E9D" w:rsidRDefault="00CC5DA3" w:rsidP="005C7CF5">
            <w:pPr>
              <w:spacing w:line="240" w:lineRule="auto"/>
              <w:jc w:val="left"/>
              <w:rPr>
                <w:rFonts w:asciiTheme="majorHAnsi" w:hAnsiTheme="majorHAnsi" w:cs="Times New Roman"/>
                <w:sz w:val="22"/>
                <w:szCs w:val="22"/>
                <w:lang w:val="fr-CH"/>
              </w:rPr>
            </w:pPr>
            <w:r w:rsidRPr="00F11E9D">
              <w:rPr>
                <w:rFonts w:asciiTheme="majorHAnsi" w:hAnsiTheme="majorHAnsi" w:cs="Times New Roman"/>
                <w:sz w:val="22"/>
                <w:szCs w:val="22"/>
                <w:lang w:val="fr-CH"/>
              </w:rPr>
              <w:t>PCU comm: 62.2 (10.0)</w:t>
            </w:r>
          </w:p>
          <w:p w:rsidR="00CC5DA3" w:rsidRPr="00F11E9D" w:rsidRDefault="00CC5DA3" w:rsidP="005C7CF5">
            <w:pPr>
              <w:spacing w:line="240" w:lineRule="auto"/>
              <w:jc w:val="left"/>
              <w:rPr>
                <w:rFonts w:asciiTheme="majorHAnsi" w:hAnsiTheme="majorHAnsi" w:cs="Times New Roman"/>
                <w:sz w:val="22"/>
                <w:szCs w:val="22"/>
                <w:lang w:val="fr-CH"/>
              </w:rPr>
            </w:pPr>
            <w:r w:rsidRPr="00F11E9D">
              <w:rPr>
                <w:rFonts w:asciiTheme="majorHAnsi" w:hAnsiTheme="majorHAnsi" w:cs="Times New Roman"/>
                <w:sz w:val="22"/>
                <w:szCs w:val="22"/>
                <w:lang w:val="fr-CH"/>
              </w:rPr>
              <w:t>Non-PCU hosp: 65.0 (11.6)</w:t>
            </w:r>
          </w:p>
          <w:p w:rsidR="00CC5DA3" w:rsidRPr="00F11E9D" w:rsidRDefault="00CC5DA3" w:rsidP="005C7CF5">
            <w:pPr>
              <w:spacing w:line="240" w:lineRule="auto"/>
              <w:jc w:val="left"/>
              <w:rPr>
                <w:rFonts w:asciiTheme="majorHAnsi" w:hAnsiTheme="majorHAnsi" w:cs="Times New Roman"/>
                <w:sz w:val="22"/>
                <w:szCs w:val="22"/>
                <w:lang w:val="fr-CH"/>
              </w:rPr>
            </w:pPr>
          </w:p>
        </w:tc>
        <w:tc>
          <w:tcPr>
            <w:tcW w:w="0" w:type="auto"/>
            <w:tcBorders>
              <w:left w:val="nil"/>
            </w:tcBorders>
          </w:tcPr>
          <w:p w:rsidR="00CC5DA3" w:rsidRPr="00F11E9D" w:rsidRDefault="00CC5DA3" w:rsidP="005C7CF5">
            <w:pPr>
              <w:spacing w:line="240" w:lineRule="auto"/>
              <w:jc w:val="left"/>
              <w:rPr>
                <w:rFonts w:asciiTheme="majorHAnsi" w:hAnsiTheme="majorHAnsi" w:cs="Times New Roman"/>
                <w:sz w:val="22"/>
                <w:szCs w:val="22"/>
                <w:lang w:val="fr-CH"/>
              </w:rPr>
            </w:pPr>
            <w:r w:rsidRPr="00F11E9D">
              <w:rPr>
                <w:rFonts w:asciiTheme="majorHAnsi" w:hAnsiTheme="majorHAnsi" w:cs="Times New Roman"/>
                <w:sz w:val="22"/>
                <w:szCs w:val="22"/>
                <w:lang w:val="fr-CH"/>
              </w:rPr>
              <w:t>PCU hosp: 29.8%</w:t>
            </w:r>
          </w:p>
          <w:p w:rsidR="00CC5DA3" w:rsidRPr="00F11E9D" w:rsidRDefault="00CC5DA3" w:rsidP="005C7CF5">
            <w:pPr>
              <w:spacing w:line="240" w:lineRule="auto"/>
              <w:jc w:val="left"/>
              <w:rPr>
                <w:rFonts w:asciiTheme="majorHAnsi" w:hAnsiTheme="majorHAnsi" w:cs="Times New Roman"/>
                <w:sz w:val="22"/>
                <w:szCs w:val="22"/>
                <w:lang w:val="fr-CH"/>
              </w:rPr>
            </w:pPr>
            <w:r w:rsidRPr="00F11E9D">
              <w:rPr>
                <w:rFonts w:asciiTheme="majorHAnsi" w:hAnsiTheme="majorHAnsi" w:cs="Times New Roman"/>
                <w:sz w:val="22"/>
                <w:szCs w:val="22"/>
                <w:lang w:val="fr-CH"/>
              </w:rPr>
              <w:t xml:space="preserve">PCU comm: 25.3% </w:t>
            </w:r>
          </w:p>
          <w:p w:rsidR="00CC5DA3" w:rsidRPr="00F11E9D" w:rsidRDefault="00CC5DA3" w:rsidP="005C7CF5">
            <w:pPr>
              <w:spacing w:line="240" w:lineRule="auto"/>
              <w:jc w:val="left"/>
              <w:rPr>
                <w:rFonts w:asciiTheme="majorHAnsi" w:hAnsiTheme="majorHAnsi" w:cs="Times New Roman"/>
                <w:sz w:val="22"/>
                <w:szCs w:val="22"/>
                <w:lang w:val="fr-CH"/>
              </w:rPr>
            </w:pPr>
            <w:r w:rsidRPr="00F11E9D">
              <w:rPr>
                <w:rFonts w:asciiTheme="majorHAnsi" w:hAnsiTheme="majorHAnsi" w:cs="Times New Roman"/>
                <w:sz w:val="22"/>
                <w:szCs w:val="22"/>
                <w:lang w:val="fr-CH"/>
              </w:rPr>
              <w:t>Non-PCU hosp: 44.2%</w:t>
            </w:r>
          </w:p>
        </w:tc>
        <w:tc>
          <w:tcPr>
            <w:tcW w:w="0" w:type="auto"/>
            <w:tcBorders>
              <w:right w:val="nil"/>
            </w:tcBorders>
          </w:tcPr>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Thai </w:t>
            </w:r>
          </w:p>
          <w:p w:rsidR="00CC5DA3" w:rsidRPr="00F11E9D" w:rsidRDefault="007F03FD"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7F03FD" w:rsidRPr="00F11E9D" w:rsidRDefault="007F03FD"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lmost never to almost always</w:t>
            </w:r>
          </w:p>
        </w:tc>
        <w:tc>
          <w:tcPr>
            <w:tcW w:w="0" w:type="auto"/>
            <w:tcBorders>
              <w:left w:val="nil"/>
            </w:tcBorders>
          </w:tcPr>
          <w:p w:rsidR="00CC5DA3" w:rsidRPr="00F11E9D" w:rsidRDefault="00CC5DA3" w:rsidP="00256D62">
            <w:pPr>
              <w:spacing w:line="240" w:lineRule="auto"/>
              <w:jc w:val="left"/>
              <w:rPr>
                <w:rFonts w:asciiTheme="majorHAnsi" w:hAnsiTheme="majorHAnsi" w:cs="Times New Roman"/>
                <w:sz w:val="22"/>
                <w:szCs w:val="22"/>
                <w:lang w:val="fr-CH"/>
              </w:rPr>
            </w:pPr>
            <w:r w:rsidRPr="00F11E9D">
              <w:rPr>
                <w:rFonts w:asciiTheme="majorHAnsi" w:hAnsiTheme="majorHAnsi" w:cs="Times New Roman"/>
                <w:sz w:val="22"/>
                <w:szCs w:val="22"/>
                <w:lang w:val="fr-CH"/>
              </w:rPr>
              <w:t>PCU hosp: 3.6 (0.7)</w:t>
            </w:r>
          </w:p>
          <w:p w:rsidR="00CC5DA3" w:rsidRPr="00F11E9D" w:rsidRDefault="00CC5DA3" w:rsidP="00256D62">
            <w:pPr>
              <w:spacing w:line="240" w:lineRule="auto"/>
              <w:jc w:val="left"/>
              <w:rPr>
                <w:rFonts w:asciiTheme="majorHAnsi" w:hAnsiTheme="majorHAnsi" w:cs="Times New Roman"/>
                <w:sz w:val="22"/>
                <w:szCs w:val="22"/>
                <w:lang w:val="fr-CH"/>
              </w:rPr>
            </w:pPr>
            <w:r w:rsidRPr="00F11E9D">
              <w:rPr>
                <w:rFonts w:asciiTheme="majorHAnsi" w:hAnsiTheme="majorHAnsi" w:cs="Times New Roman"/>
                <w:sz w:val="22"/>
                <w:szCs w:val="22"/>
                <w:lang w:val="fr-CH"/>
              </w:rPr>
              <w:t>PCU comm: 3.4 (0.8)</w:t>
            </w:r>
          </w:p>
          <w:p w:rsidR="00CC5DA3" w:rsidRPr="00F11E9D" w:rsidRDefault="00CC5DA3" w:rsidP="00256D62">
            <w:pPr>
              <w:spacing w:line="240" w:lineRule="auto"/>
              <w:jc w:val="left"/>
              <w:rPr>
                <w:rFonts w:asciiTheme="majorHAnsi" w:hAnsiTheme="majorHAnsi" w:cs="Times New Roman"/>
                <w:sz w:val="22"/>
                <w:szCs w:val="22"/>
                <w:lang w:val="fr-CH"/>
              </w:rPr>
            </w:pPr>
            <w:r w:rsidRPr="00F11E9D">
              <w:rPr>
                <w:rFonts w:asciiTheme="majorHAnsi" w:hAnsiTheme="majorHAnsi" w:cs="Times New Roman"/>
                <w:sz w:val="22"/>
                <w:szCs w:val="22"/>
                <w:lang w:val="fr-CH"/>
              </w:rPr>
              <w:t>Non-PCU hosp: 3.1 (0.4)</w:t>
            </w:r>
          </w:p>
        </w:tc>
      </w:tr>
      <w:tr w:rsidR="00CC5DA3" w:rsidRPr="00F11E9D" w:rsidTr="00D05E89">
        <w:trPr>
          <w:trHeight w:val="228"/>
        </w:trPr>
        <w:tc>
          <w:tcPr>
            <w:tcW w:w="0" w:type="auto"/>
          </w:tcPr>
          <w:p w:rsidR="00CC5DA3" w:rsidRPr="00F11E9D" w:rsidRDefault="00CC5DA3" w:rsidP="00CC5DA3">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Johnson &amp; al (2014)</w:t>
            </w:r>
            <w:r w:rsidR="00B77525" w:rsidRPr="00F11E9D">
              <w:rPr>
                <w:rFonts w:asciiTheme="majorHAnsi" w:hAnsiTheme="majorHAnsi" w:cs="Times New Roman"/>
                <w:b/>
                <w:sz w:val="22"/>
                <w:szCs w:val="22"/>
              </w:rPr>
              <w:fldChar w:fldCharType="begin">
                <w:fldData xml:space="preserve">PEVuZE5vdGU+PENpdGU+PEF1dGhvcj5Kb2huc29uPC9BdXRob3I+PFllYXI+MjAxMjwvWWVhcj48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rsidR="00F11E9D">
              <w:rPr>
                <w:rFonts w:asciiTheme="majorHAnsi" w:hAnsiTheme="majorHAnsi" w:cs="Times New Roman"/>
                <w:b/>
                <w:sz w:val="22"/>
                <w:szCs w:val="22"/>
              </w:rPr>
              <w:instrText xml:space="preserve"> ADDIN EN.CITE </w:instrText>
            </w:r>
            <w:r w:rsidR="00B77525">
              <w:rPr>
                <w:rFonts w:asciiTheme="majorHAnsi" w:hAnsiTheme="majorHAnsi" w:cs="Times New Roman"/>
                <w:b/>
                <w:sz w:val="22"/>
                <w:szCs w:val="22"/>
              </w:rPr>
              <w:fldChar w:fldCharType="begin">
                <w:fldData xml:space="preserve">PEVuZE5vdGU+PENpdGU+PEF1dGhvcj5Kb2huc29uPC9BdXRob3I+PFllYXI+MjAxMjwvWWVhcj48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rsidR="00F11E9D">
              <w:rPr>
                <w:rFonts w:asciiTheme="majorHAnsi" w:hAnsiTheme="majorHAnsi" w:cs="Times New Roman"/>
                <w:b/>
                <w:sz w:val="22"/>
                <w:szCs w:val="22"/>
              </w:rPr>
              <w:instrText xml:space="preserve"> ADDIN EN.CITE.DATA </w:instrText>
            </w:r>
            <w:r w:rsidR="00B77525">
              <w:rPr>
                <w:rFonts w:asciiTheme="majorHAnsi" w:hAnsiTheme="majorHAnsi" w:cs="Times New Roman"/>
                <w:b/>
                <w:sz w:val="22"/>
                <w:szCs w:val="22"/>
              </w:rPr>
            </w:r>
            <w:r w:rsidR="00B77525">
              <w:rPr>
                <w:rFonts w:asciiTheme="majorHAnsi" w:hAnsiTheme="majorHAnsi" w:cs="Times New Roman"/>
                <w:b/>
                <w:sz w:val="22"/>
                <w:szCs w:val="22"/>
              </w:rPr>
              <w:fldChar w:fldCharType="end"/>
            </w:r>
            <w:r w:rsidR="00B77525" w:rsidRPr="00F11E9D">
              <w:rPr>
                <w:rFonts w:asciiTheme="majorHAnsi" w:hAnsiTheme="majorHAnsi" w:cs="Times New Roman"/>
                <w:b/>
                <w:sz w:val="22"/>
                <w:szCs w:val="22"/>
              </w:rPr>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19-21]</w:t>
            </w:r>
            <w:r w:rsidR="00B77525" w:rsidRPr="00F11E9D">
              <w:rPr>
                <w:rFonts w:asciiTheme="majorHAnsi" w:hAnsiTheme="majorHAnsi" w:cs="Times New Roman"/>
                <w:b/>
                <w:sz w:val="22"/>
                <w:szCs w:val="22"/>
              </w:rPr>
              <w:fldChar w:fldCharType="end"/>
            </w:r>
          </w:p>
          <w:p w:rsidR="00CC5DA3" w:rsidRPr="00F11E9D" w:rsidRDefault="00CC5DA3" w:rsidP="00CC5DA3">
            <w:pPr>
              <w:spacing w:line="240" w:lineRule="auto"/>
              <w:jc w:val="left"/>
              <w:rPr>
                <w:rFonts w:asciiTheme="majorHAnsi" w:hAnsiTheme="majorHAnsi" w:cs="Times New Roman"/>
                <w:b/>
                <w:sz w:val="22"/>
                <w:szCs w:val="22"/>
              </w:rPr>
            </w:pPr>
          </w:p>
        </w:tc>
        <w:tc>
          <w:tcPr>
            <w:tcW w:w="0" w:type="auto"/>
          </w:tcPr>
          <w:p w:rsidR="00CC5DA3" w:rsidRPr="00F11E9D" w:rsidRDefault="00CC5DA3" w:rsidP="00256D62">
            <w:pPr>
              <w:spacing w:line="240" w:lineRule="auto"/>
              <w:jc w:val="left"/>
              <w:rPr>
                <w:rFonts w:asciiTheme="majorHAnsi" w:hAnsiTheme="majorHAnsi" w:cs="Times New Roman"/>
                <w:b/>
                <w:sz w:val="22"/>
                <w:szCs w:val="22"/>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controlled before-after study (baseline data only)</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Canada</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lang w:val="en-GB"/>
              </w:rPr>
              <w:lastRenderedPageBreak/>
              <w:t>Setting</w:t>
            </w:r>
            <w:r w:rsidRPr="00F11E9D">
              <w:rPr>
                <w:rFonts w:asciiTheme="majorHAnsi" w:hAnsiTheme="majorHAnsi" w:cs="Times New Roman"/>
                <w:sz w:val="22"/>
                <w:szCs w:val="22"/>
                <w:lang w:val="en-GB"/>
              </w:rPr>
              <w:t xml:space="preserve">: primary care practice (in </w:t>
            </w:r>
            <w:r w:rsidRPr="00F11E9D">
              <w:rPr>
                <w:rFonts w:asciiTheme="majorHAnsi" w:hAnsiTheme="majorHAnsi" w:cs="Times New Roman"/>
                <w:sz w:val="22"/>
                <w:szCs w:val="22"/>
              </w:rPr>
              <w:t>primary care networks)</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HC professionals</w:t>
            </w:r>
            <w:r w:rsidRPr="00F11E9D">
              <w:rPr>
                <w:rFonts w:asciiTheme="majorHAnsi" w:hAnsiTheme="majorHAnsi" w:cs="Times New Roman"/>
                <w:sz w:val="22"/>
                <w:szCs w:val="22"/>
                <w:lang w:val="en-GB"/>
              </w:rPr>
              <w:t>: GPs</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integrated care</w:t>
            </w:r>
          </w:p>
        </w:tc>
        <w:tc>
          <w:tcPr>
            <w:tcW w:w="0" w:type="auto"/>
            <w:tcBorders>
              <w:right w:val="nil"/>
            </w:tcBorders>
          </w:tcPr>
          <w:p w:rsidR="00CC5DA3" w:rsidRPr="00F11E9D" w:rsidRDefault="00CC5DA3" w:rsidP="00CC5DA3">
            <w:pPr>
              <w:spacing w:line="240" w:lineRule="auto"/>
              <w:rPr>
                <w:rFonts w:asciiTheme="majorHAnsi" w:hAnsiTheme="majorHAnsi" w:cs="Times New Roman"/>
                <w:sz w:val="22"/>
                <w:szCs w:val="22"/>
                <w:lang w:val="en-GB"/>
              </w:rPr>
            </w:pPr>
            <w:r w:rsidRPr="00F11E9D">
              <w:rPr>
                <w:rFonts w:asciiTheme="majorHAnsi" w:hAnsiTheme="majorHAnsi" w:cs="Times New Roman"/>
                <w:sz w:val="22"/>
                <w:szCs w:val="22"/>
                <w:lang w:val="en-GB"/>
              </w:rPr>
              <w:lastRenderedPageBreak/>
              <w:t>157</w:t>
            </w:r>
          </w:p>
        </w:tc>
        <w:tc>
          <w:tcPr>
            <w:tcW w:w="0" w:type="auto"/>
            <w:tcBorders>
              <w:left w:val="nil"/>
              <w:right w:val="nil"/>
            </w:tcBorders>
          </w:tcPr>
          <w:p w:rsidR="00CC5DA3" w:rsidRPr="00F11E9D" w:rsidRDefault="00CC5DA3" w:rsidP="00CC5DA3">
            <w:pPr>
              <w:spacing w:line="240" w:lineRule="auto"/>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5C7CF5">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57.8 (9.8)</w:t>
            </w:r>
          </w:p>
        </w:tc>
        <w:tc>
          <w:tcPr>
            <w:tcW w:w="0" w:type="auto"/>
            <w:tcBorders>
              <w:left w:val="nil"/>
            </w:tcBorders>
          </w:tcPr>
          <w:p w:rsidR="00CC5DA3" w:rsidRPr="00F11E9D" w:rsidRDefault="005C7CF5" w:rsidP="00CC5DA3">
            <w:pPr>
              <w:spacing w:line="240" w:lineRule="auto"/>
              <w:rPr>
                <w:rFonts w:asciiTheme="majorHAnsi" w:hAnsiTheme="majorHAnsi" w:cs="Times New Roman"/>
                <w:sz w:val="22"/>
                <w:szCs w:val="22"/>
              </w:rPr>
            </w:pPr>
            <w:r w:rsidRPr="00F11E9D">
              <w:rPr>
                <w:rFonts w:asciiTheme="majorHAnsi" w:hAnsiTheme="majorHAnsi" w:cs="Times New Roman"/>
                <w:sz w:val="22"/>
                <w:szCs w:val="22"/>
                <w:lang w:val="en-GB"/>
              </w:rPr>
              <w:t>44.6%</w:t>
            </w:r>
          </w:p>
        </w:tc>
        <w:tc>
          <w:tcPr>
            <w:tcW w:w="0" w:type="auto"/>
            <w:tcBorders>
              <w:right w:val="nil"/>
            </w:tcBorders>
          </w:tcPr>
          <w:p w:rsidR="00CC5DA3" w:rsidRPr="00F11E9D" w:rsidRDefault="007F03FD"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Language</w:t>
            </w:r>
            <w:r w:rsidR="00E916F6" w:rsidRPr="00F11E9D">
              <w:rPr>
                <w:rFonts w:asciiTheme="majorHAnsi" w:hAnsiTheme="majorHAnsi" w:cs="Times New Roman"/>
                <w:sz w:val="22"/>
                <w:szCs w:val="22"/>
              </w:rPr>
              <w:t xml:space="preserve"> and anchors</w:t>
            </w:r>
            <w:r w:rsidRPr="00F11E9D">
              <w:rPr>
                <w:rFonts w:asciiTheme="majorHAnsi" w:hAnsiTheme="majorHAnsi" w:cs="Times New Roman"/>
                <w:sz w:val="22"/>
                <w:szCs w:val="22"/>
              </w:rPr>
              <w:t xml:space="preserve"> </w:t>
            </w:r>
            <w:r w:rsidR="00CC5DA3" w:rsidRPr="00F11E9D">
              <w:rPr>
                <w:rFonts w:asciiTheme="majorHAnsi" w:hAnsiTheme="majorHAnsi" w:cs="Times New Roman"/>
                <w:sz w:val="22"/>
                <w:szCs w:val="22"/>
              </w:rPr>
              <w:t xml:space="preserve">not reported </w:t>
            </w:r>
          </w:p>
          <w:p w:rsidR="00CC5DA3" w:rsidRPr="00F11E9D" w:rsidRDefault="007F03FD"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lastRenderedPageBreak/>
              <w:t>11 items</w:t>
            </w:r>
          </w:p>
          <w:p w:rsidR="007F03FD" w:rsidRPr="00F11E9D" w:rsidRDefault="00E916F6" w:rsidP="00256D62">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0-100 scale</w:t>
            </w:r>
          </w:p>
        </w:tc>
        <w:tc>
          <w:tcPr>
            <w:tcW w:w="0" w:type="auto"/>
            <w:tcBorders>
              <w:left w:val="nil"/>
            </w:tcBorders>
          </w:tcPr>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lastRenderedPageBreak/>
              <w:t>1.7 (1.3)</w:t>
            </w:r>
          </w:p>
          <w:p w:rsidR="00CC5DA3" w:rsidRPr="00F11E9D" w:rsidRDefault="00CC5DA3" w:rsidP="00256D62">
            <w:pPr>
              <w:spacing w:line="240" w:lineRule="auto"/>
              <w:jc w:val="left"/>
              <w:rPr>
                <w:rFonts w:asciiTheme="majorHAnsi" w:hAnsiTheme="majorHAnsi" w:cs="Times New Roman"/>
                <w:sz w:val="22"/>
                <w:szCs w:val="22"/>
              </w:rPr>
            </w:pPr>
          </w:p>
          <w:p w:rsidR="00CC5DA3" w:rsidRPr="00F11E9D" w:rsidRDefault="00CC5DA3" w:rsidP="00E916F6">
            <w:pPr>
              <w:spacing w:line="240" w:lineRule="auto"/>
              <w:jc w:val="left"/>
              <w:rPr>
                <w:rFonts w:asciiTheme="majorHAnsi" w:hAnsiTheme="majorHAnsi" w:cs="Times New Roman"/>
                <w:i/>
                <w:sz w:val="22"/>
                <w:szCs w:val="22"/>
                <w:lang w:val="en-GB"/>
              </w:rPr>
            </w:pPr>
            <w:r w:rsidRPr="00F11E9D">
              <w:rPr>
                <w:rFonts w:asciiTheme="majorHAnsi" w:hAnsiTheme="majorHAnsi" w:cs="Times New Roman"/>
                <w:i/>
                <w:sz w:val="22"/>
                <w:szCs w:val="22"/>
                <w:lang w:val="en-GB"/>
              </w:rPr>
              <w:t xml:space="preserve">Calculated from </w:t>
            </w:r>
            <w:r w:rsidRPr="00F11E9D">
              <w:rPr>
                <w:rFonts w:asciiTheme="majorHAnsi" w:hAnsiTheme="majorHAnsi" w:cs="Times New Roman"/>
                <w:i/>
                <w:sz w:val="22"/>
                <w:szCs w:val="22"/>
                <w:lang w:val="en-GB"/>
              </w:rPr>
              <w:lastRenderedPageBreak/>
              <w:t>mean PACIC score (SD)</w:t>
            </w:r>
            <w:r w:rsidR="00E916F6" w:rsidRPr="00F11E9D">
              <w:rPr>
                <w:rFonts w:asciiTheme="majorHAnsi" w:hAnsiTheme="majorHAnsi" w:cs="Times New Roman"/>
                <w:i/>
                <w:sz w:val="22"/>
                <w:szCs w:val="22"/>
                <w:lang w:val="en-GB"/>
              </w:rPr>
              <w:t xml:space="preserve"> =</w:t>
            </w:r>
            <w:r w:rsidRPr="00F11E9D">
              <w:rPr>
                <w:rFonts w:asciiTheme="majorHAnsi" w:hAnsiTheme="majorHAnsi" w:cs="Times New Roman"/>
                <w:i/>
                <w:sz w:val="22"/>
                <w:szCs w:val="22"/>
                <w:lang w:val="en-GB"/>
              </w:rPr>
              <w:t xml:space="preserve"> 34.6 (26.7)</w:t>
            </w:r>
          </w:p>
        </w:tc>
      </w:tr>
      <w:tr w:rsidR="00CC5DA3" w:rsidRPr="00F11E9D" w:rsidTr="00D05E89">
        <w:trPr>
          <w:trHeight w:val="233"/>
        </w:trPr>
        <w:tc>
          <w:tcPr>
            <w:tcW w:w="0" w:type="auto"/>
          </w:tcPr>
          <w:p w:rsidR="00CC5DA3" w:rsidRPr="00F11E9D" w:rsidRDefault="00CC5DA3" w:rsidP="00CC5DA3">
            <w:pPr>
              <w:spacing w:line="240" w:lineRule="auto"/>
              <w:jc w:val="left"/>
              <w:rPr>
                <w:rFonts w:asciiTheme="majorHAnsi" w:hAnsiTheme="majorHAnsi" w:cs="Times New Roman"/>
                <w:b/>
                <w:sz w:val="22"/>
                <w:szCs w:val="22"/>
                <w:vertAlign w:val="superscript"/>
                <w:lang w:val="en-GB"/>
              </w:rPr>
            </w:pPr>
            <w:r w:rsidRPr="00F11E9D">
              <w:rPr>
                <w:rFonts w:asciiTheme="majorHAnsi" w:hAnsiTheme="majorHAnsi" w:cs="Times New Roman"/>
                <w:b/>
                <w:sz w:val="22"/>
                <w:szCs w:val="22"/>
                <w:lang w:val="en-GB"/>
              </w:rPr>
              <w:lastRenderedPageBreak/>
              <w:t>Ku &amp; al (2014)</w:t>
            </w:r>
            <w:r w:rsidR="00B77525" w:rsidRPr="00F11E9D">
              <w:rPr>
                <w:rFonts w:asciiTheme="majorHAnsi" w:hAnsiTheme="majorHAnsi" w:cs="Times New Roman"/>
                <w:b/>
                <w:sz w:val="22"/>
                <w:szCs w:val="22"/>
                <w:lang w:val="en-GB"/>
              </w:rPr>
              <w:fldChar w:fldCharType="begin"/>
            </w:r>
            <w:r w:rsidR="00F11E9D">
              <w:rPr>
                <w:rFonts w:asciiTheme="majorHAnsi" w:hAnsiTheme="majorHAnsi" w:cs="Times New Roman"/>
                <w:b/>
                <w:sz w:val="22"/>
                <w:szCs w:val="22"/>
                <w:lang w:val="en-GB"/>
              </w:rPr>
              <w:instrText xml:space="preserve"> ADDIN EN.CITE &lt;EndNote&gt;&lt;Cite&gt;&lt;Author&gt;Ku&lt;/Author&gt;&lt;Year&gt;2014&lt;/Year&gt;&lt;RecNum&gt;37&lt;/RecNum&gt;&lt;DisplayText&gt;[22]&lt;/DisplayText&gt;&lt;record&gt;&lt;rec-number&gt;37&lt;/rec-number&gt;&lt;foreign-keys&gt;&lt;key app="EN" db-id="99evszee82wvpreztd2vdat3eeaf95zvept9" timestamp="1503390828"&gt;37&lt;/key&gt;&lt;/foreign-keys&gt;&lt;ref-type name="Journal Article"&gt;17&lt;/ref-type&gt;&lt;contributors&gt;&lt;authors&gt;&lt;author&gt;Ku, G. M.&lt;/author&gt;&lt;author&gt;Kegels, G.&lt;/author&gt;&lt;/authors&gt;&lt;/contributors&gt;&lt;auth-address&gt;Ku,Grace Marie V. Department of Public Health, Institute of Tropical Medicine, Antwerp, Belgium.&amp;#xD;Kegels,Guy. Department of Public Health, Institute of Tropical Medicine, Antwerp, Belgium.&lt;/auth-address&gt;&lt;titles&gt;&lt;title&gt;A cross-sectional study of the differences in diabetes knowledge, attitudes, perceptions and self-care practices as related to assessment of chronic illness care among people with diabetes consulting in a family physician-led hospital-based first line health service and local government health unit-based health centers in the Philippines&lt;/title&gt;&lt;secondary-title&gt;Asia Pacific Family Medicine&lt;/secondary-title&gt;&lt;alt-title&gt;Asia Pac Fam Med&lt;/alt-title&gt;&lt;/titles&gt;&lt;periodical&gt;&lt;full-title&gt;Asia Pacific Family Medicine&lt;/full-title&gt;&lt;abbr-1&gt;Asia Pac Fam Med&lt;/abbr-1&gt;&lt;/periodical&gt;&lt;alt-periodical&gt;&lt;full-title&gt;Asia Pacific Family Medicine&lt;/full-title&gt;&lt;abbr-1&gt;Asia Pac Fam Med&lt;/abbr-1&gt;&lt;/alt-periodical&gt;&lt;pages&gt;14&lt;/pages&gt;&lt;volume&gt;13&lt;/volume&gt;&lt;number&gt;1&lt;/number&gt;&lt;dates&gt;&lt;year&gt;2014&lt;/year&gt;&lt;/dates&gt;&lt;isbn&gt;1444-1683&lt;/isbn&gt;&lt;accession-num&gt;25548539&lt;/accession-num&gt;&lt;urls&gt;&lt;related-urls&gt;&lt;url&gt;http://ovidsp.ovid.com/ovidweb.cgi?T=JS&amp;amp;CSC=Y&amp;amp;NEWS=N&amp;amp;PAGE=fulltext&amp;amp;D=prem&amp;amp;AN=25548539&lt;/url&gt;&lt;/related-urls&gt;&lt;/urls&gt;&lt;custom2&gt;PMC4278235&lt;/custom2&gt;&lt;electronic-resource-num&gt;http://dx.doi.org/10.1186/s12930-014-0014-z&lt;/electronic-resource-num&gt;&lt;remote-database-name&gt;MEDLINE&lt;/remote-database-name&gt;&lt;remote-database-provider&gt;Ovid Technologies&lt;/remote-database-provider&gt;&lt;language&gt;English&lt;/language&gt;&lt;/record&gt;&lt;/Cite&gt;&lt;/EndNote&gt;</w:instrText>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22]</w:t>
            </w:r>
            <w:r w:rsidR="00B77525" w:rsidRPr="00F11E9D">
              <w:rPr>
                <w:rFonts w:asciiTheme="majorHAnsi" w:hAnsiTheme="majorHAnsi" w:cs="Times New Roman"/>
                <w:b/>
                <w:sz w:val="22"/>
                <w:szCs w:val="22"/>
                <w:lang w:val="en-GB"/>
              </w:rPr>
              <w:fldChar w:fldCharType="end"/>
            </w:r>
          </w:p>
          <w:p w:rsidR="00CC5DA3" w:rsidRPr="00F11E9D" w:rsidRDefault="00CC5DA3" w:rsidP="00CC5DA3">
            <w:pPr>
              <w:spacing w:line="240" w:lineRule="auto"/>
              <w:jc w:val="left"/>
              <w:rPr>
                <w:rFonts w:asciiTheme="majorHAnsi" w:hAnsiTheme="majorHAnsi" w:cs="Times New Roman"/>
                <w:b/>
                <w:i/>
                <w:sz w:val="22"/>
                <w:szCs w:val="22"/>
              </w:rPr>
            </w:pPr>
          </w:p>
          <w:p w:rsidR="00CC5DA3" w:rsidRPr="00F11E9D" w:rsidRDefault="00CC5DA3" w:rsidP="00CC5DA3">
            <w:pPr>
              <w:spacing w:line="240" w:lineRule="auto"/>
              <w:jc w:val="left"/>
              <w:rPr>
                <w:rFonts w:asciiTheme="majorHAnsi" w:hAnsiTheme="majorHAnsi" w:cs="Times New Roman"/>
                <w:b/>
                <w:sz w:val="22"/>
                <w:szCs w:val="22"/>
              </w:rPr>
            </w:pPr>
          </w:p>
        </w:tc>
        <w:tc>
          <w:tcPr>
            <w:tcW w:w="0" w:type="auto"/>
          </w:tcPr>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 xml:space="preserve">Cross-sectional study with 2 study groups: </w:t>
            </w:r>
            <w:r w:rsidRPr="00F11E9D">
              <w:rPr>
                <w:rFonts w:asciiTheme="majorHAnsi" w:hAnsiTheme="majorHAnsi" w:cs="Times New Roman"/>
                <w:sz w:val="22"/>
                <w:szCs w:val="22"/>
              </w:rPr>
              <w:t>Veterans Memorial Medical Center (VMMC) and Local Government Health Units (LGHU</w:t>
            </w:r>
            <w:r w:rsidRPr="00F11E9D">
              <w:rPr>
                <w:rFonts w:asciiTheme="majorHAnsi" w:hAnsiTheme="majorHAnsi" w:cs="Times New Roman"/>
                <w:sz w:val="22"/>
                <w:szCs w:val="22"/>
                <w:lang w:val="en-GB"/>
              </w:rPr>
              <w:t>)</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 xml:space="preserve">Philippines </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Setting</w:t>
            </w:r>
            <w:r w:rsidRPr="00F11E9D">
              <w:rPr>
                <w:rFonts w:asciiTheme="majorHAnsi" w:hAnsiTheme="majorHAnsi" w:cs="Times New Roman"/>
                <w:sz w:val="22"/>
                <w:szCs w:val="22"/>
                <w:lang w:val="en-GB"/>
              </w:rPr>
              <w:t xml:space="preserve">: </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VMMC: hospital clinics (</w:t>
            </w:r>
            <w:r w:rsidRPr="00F11E9D">
              <w:rPr>
                <w:rFonts w:asciiTheme="majorHAnsi" w:hAnsiTheme="majorHAnsi" w:cs="Times New Roman"/>
                <w:sz w:val="22"/>
                <w:szCs w:val="22"/>
              </w:rPr>
              <w:t xml:space="preserve">family physician-led tertiary hospital-based outpatient clinic) </w:t>
            </w:r>
          </w:p>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LGHU: community centers (local government health units)</w:t>
            </w:r>
          </w:p>
          <w:p w:rsidR="00CC5DA3" w:rsidRPr="00F11E9D" w:rsidRDefault="00CC5DA3" w:rsidP="00256D62">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 xml:space="preserve">HC professionals: </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rPr>
              <w:t xml:space="preserve">VVMC: </w:t>
            </w:r>
            <w:r w:rsidRPr="00F11E9D">
              <w:rPr>
                <w:rFonts w:asciiTheme="majorHAnsi" w:hAnsiTheme="majorHAnsi" w:cs="Times New Roman"/>
                <w:sz w:val="22"/>
                <w:szCs w:val="22"/>
                <w:lang w:val="en-GB"/>
              </w:rPr>
              <w:t xml:space="preserve">GPs </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rPr>
              <w:t>LGHU: GPs</w:t>
            </w:r>
            <w:r w:rsidRPr="00F11E9D">
              <w:rPr>
                <w:rFonts w:asciiTheme="majorHAnsi" w:hAnsiTheme="majorHAnsi" w:cs="Times New Roman"/>
                <w:sz w:val="22"/>
                <w:szCs w:val="22"/>
                <w:lang w:val="en-GB"/>
              </w:rPr>
              <w:t xml:space="preserve">, nurses, and midwives </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xml:space="preserve">: </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rPr>
              <w:t xml:space="preserve">VVMC: </w:t>
            </w:r>
            <w:r w:rsidRPr="00F11E9D">
              <w:rPr>
                <w:rFonts w:asciiTheme="majorHAnsi" w:hAnsiTheme="majorHAnsi" w:cs="Times New Roman"/>
                <w:sz w:val="22"/>
                <w:szCs w:val="22"/>
                <w:lang w:val="en-GB"/>
              </w:rPr>
              <w:t xml:space="preserve">usual care </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rPr>
              <w:t>LGHU: usual care</w:t>
            </w:r>
          </w:p>
        </w:tc>
        <w:tc>
          <w:tcPr>
            <w:tcW w:w="0" w:type="auto"/>
            <w:tcBorders>
              <w:right w:val="nil"/>
            </w:tcBorders>
          </w:tcPr>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549</w:t>
            </w:r>
            <w:r w:rsidRPr="00F11E9D">
              <w:rPr>
                <w:rFonts w:asciiTheme="majorHAnsi" w:hAnsiTheme="majorHAnsi" w:cs="Times New Roman"/>
                <w:sz w:val="22"/>
                <w:szCs w:val="22"/>
                <w:lang w:val="fr-CH"/>
              </w:rPr>
              <w:t xml:space="preserve"> (total)</w:t>
            </w:r>
          </w:p>
          <w:p w:rsidR="00CC5DA3" w:rsidRPr="00F11E9D" w:rsidRDefault="00CC5DA3" w:rsidP="005C7CF5">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VMMC: 350</w:t>
            </w:r>
          </w:p>
          <w:p w:rsidR="00CC5DA3" w:rsidRPr="00F11E9D" w:rsidRDefault="00CC5DA3" w:rsidP="005C7CF5">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LGHU: 199</w:t>
            </w:r>
          </w:p>
        </w:tc>
        <w:tc>
          <w:tcPr>
            <w:tcW w:w="0" w:type="auto"/>
            <w:tcBorders>
              <w:left w:val="nil"/>
              <w:right w:val="nil"/>
            </w:tcBorders>
          </w:tcPr>
          <w:p w:rsidR="00CC5DA3" w:rsidRPr="00F11E9D" w:rsidRDefault="00CC5DA3" w:rsidP="005C7CF5">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not reported</w:t>
            </w:r>
          </w:p>
        </w:tc>
        <w:tc>
          <w:tcPr>
            <w:tcW w:w="0" w:type="auto"/>
            <w:tcBorders>
              <w:left w:val="nil"/>
              <w:right w:val="nil"/>
            </w:tcBorders>
          </w:tcPr>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VMMC: 65.7</w:t>
            </w:r>
          </w:p>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LGHU: 57.6</w:t>
            </w:r>
          </w:p>
          <w:p w:rsidR="00CC5DA3" w:rsidRPr="00F11E9D" w:rsidRDefault="00CC5DA3" w:rsidP="005C7CF5">
            <w:pPr>
              <w:spacing w:line="240" w:lineRule="auto"/>
              <w:jc w:val="left"/>
              <w:rPr>
                <w:rFonts w:asciiTheme="majorHAnsi" w:hAnsiTheme="majorHAnsi" w:cs="Times New Roman"/>
                <w:sz w:val="22"/>
                <w:szCs w:val="22"/>
              </w:rPr>
            </w:pPr>
          </w:p>
        </w:tc>
        <w:tc>
          <w:tcPr>
            <w:tcW w:w="0" w:type="auto"/>
            <w:tcBorders>
              <w:left w:val="nil"/>
            </w:tcBorders>
          </w:tcPr>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VMMC: 50.3%</w:t>
            </w:r>
          </w:p>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LGHU: 25.6%</w:t>
            </w:r>
          </w:p>
        </w:tc>
        <w:tc>
          <w:tcPr>
            <w:tcW w:w="0" w:type="auto"/>
            <w:tcBorders>
              <w:right w:val="nil"/>
            </w:tcBorders>
          </w:tcPr>
          <w:p w:rsidR="00CC5DA3" w:rsidRPr="00F11E9D" w:rsidRDefault="007F03FD"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Language </w:t>
            </w:r>
            <w:r w:rsidR="00CC5DA3" w:rsidRPr="00F11E9D">
              <w:rPr>
                <w:rFonts w:asciiTheme="majorHAnsi" w:hAnsiTheme="majorHAnsi" w:cs="Times New Roman"/>
                <w:sz w:val="22"/>
                <w:szCs w:val="22"/>
              </w:rPr>
              <w:t xml:space="preserve">not reported </w:t>
            </w:r>
          </w:p>
          <w:p w:rsidR="00CC5DA3" w:rsidRPr="00F11E9D" w:rsidRDefault="007F03FD"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7F03FD" w:rsidRPr="00F11E9D" w:rsidRDefault="007F03FD"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lmost never to almost always</w:t>
            </w:r>
          </w:p>
        </w:tc>
        <w:tc>
          <w:tcPr>
            <w:tcW w:w="0" w:type="auto"/>
            <w:tcBorders>
              <w:left w:val="nil"/>
            </w:tcBorders>
          </w:tcPr>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 xml:space="preserve"> VVMC: 2.6 (5.2)</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LGHU: 3.2 (0.7)</w:t>
            </w:r>
          </w:p>
          <w:p w:rsidR="00CC5DA3" w:rsidRPr="00F11E9D" w:rsidRDefault="00CC5DA3" w:rsidP="00256D62">
            <w:pPr>
              <w:spacing w:line="240" w:lineRule="auto"/>
              <w:jc w:val="left"/>
              <w:rPr>
                <w:rFonts w:asciiTheme="majorHAnsi" w:hAnsiTheme="majorHAnsi" w:cs="Times New Roman"/>
                <w:sz w:val="22"/>
                <w:szCs w:val="22"/>
                <w:lang w:val="en-GB"/>
              </w:rPr>
            </w:pPr>
          </w:p>
          <w:p w:rsidR="00CC5DA3" w:rsidRPr="00F11E9D" w:rsidRDefault="00CC5DA3" w:rsidP="00256D62">
            <w:pPr>
              <w:spacing w:line="240" w:lineRule="auto"/>
              <w:jc w:val="left"/>
              <w:rPr>
                <w:rFonts w:asciiTheme="majorHAnsi" w:hAnsiTheme="majorHAnsi" w:cs="Times New Roman"/>
                <w:i/>
                <w:sz w:val="22"/>
                <w:szCs w:val="22"/>
                <w:lang w:val="en-GB"/>
              </w:rPr>
            </w:pPr>
            <w:r w:rsidRPr="00F11E9D">
              <w:rPr>
                <w:rFonts w:asciiTheme="majorHAnsi" w:hAnsiTheme="majorHAnsi" w:cs="Times New Roman"/>
                <w:i/>
                <w:sz w:val="22"/>
                <w:szCs w:val="22"/>
                <w:lang w:val="en-GB"/>
              </w:rPr>
              <w:t xml:space="preserve">Unpublished data sent by author. SD calculated from 95% CI: VVMC: </w:t>
            </w:r>
            <w:r w:rsidRPr="00F11E9D">
              <w:rPr>
                <w:rFonts w:asciiTheme="majorHAnsi" w:hAnsiTheme="majorHAnsi" w:cs="Times New Roman"/>
                <w:sz w:val="22"/>
                <w:szCs w:val="22"/>
                <w:lang w:val="en-GB"/>
              </w:rPr>
              <w:t>2.1-3.2; LGHU: 3.1-3.3.</w:t>
            </w:r>
          </w:p>
        </w:tc>
      </w:tr>
      <w:tr w:rsidR="00CC5DA3" w:rsidRPr="00F11E9D" w:rsidTr="00D05E89">
        <w:trPr>
          <w:trHeight w:val="233"/>
        </w:trPr>
        <w:tc>
          <w:tcPr>
            <w:tcW w:w="0" w:type="auto"/>
          </w:tcPr>
          <w:p w:rsidR="00CC5DA3" w:rsidRPr="00F11E9D" w:rsidRDefault="00CC5DA3" w:rsidP="00F11E9D">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Lewis &amp; al (2014)</w:t>
            </w:r>
            <w:r w:rsidR="00B77525" w:rsidRPr="00F11E9D">
              <w:rPr>
                <w:rFonts w:asciiTheme="majorHAnsi" w:hAnsiTheme="majorHAnsi" w:cs="Times New Roman"/>
                <w:b/>
                <w:sz w:val="22"/>
                <w:szCs w:val="22"/>
                <w:lang w:val="en-GB"/>
              </w:rPr>
              <w:fldChar w:fldCharType="begin">
                <w:fldData xml:space="preserve">PEVuZE5vdGU+PENpdGU+PEF1dGhvcj5MZXdpczwvQXV0aG9yPjxZZWFyPjIwMTQ8L1llYXI+PFJl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MZXdpczwvQXV0aG9yPjxZZWFyPjIwMTQ8L1llYXI+PFJl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23]</w:t>
            </w:r>
            <w:r w:rsidR="00B77525" w:rsidRPr="00F11E9D">
              <w:rPr>
                <w:rFonts w:asciiTheme="majorHAnsi" w:hAnsiTheme="majorHAnsi" w:cs="Times New Roman"/>
                <w:b/>
                <w:sz w:val="22"/>
                <w:szCs w:val="22"/>
                <w:lang w:val="en-GB"/>
              </w:rPr>
              <w:fldChar w:fldCharType="end"/>
            </w:r>
          </w:p>
        </w:tc>
        <w:tc>
          <w:tcPr>
            <w:tcW w:w="0" w:type="auto"/>
          </w:tcPr>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before-after study (baseline data only)</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USA</w:t>
            </w:r>
          </w:p>
          <w:p w:rsidR="00CC5DA3" w:rsidRPr="00F11E9D" w:rsidRDefault="00CC5DA3" w:rsidP="00256D62">
            <w:pPr>
              <w:spacing w:line="240" w:lineRule="auto"/>
              <w:jc w:val="left"/>
              <w:rPr>
                <w:rFonts w:asciiTheme="majorHAnsi" w:hAnsiTheme="majorHAnsi" w:cs="Times New Roman"/>
                <w:i/>
                <w:sz w:val="22"/>
                <w:szCs w:val="22"/>
                <w:lang w:val="en-GB"/>
              </w:rPr>
            </w:pPr>
            <w:r w:rsidRPr="00F11E9D">
              <w:rPr>
                <w:rFonts w:asciiTheme="majorHAnsi" w:hAnsiTheme="majorHAnsi" w:cs="Times New Roman"/>
                <w:i/>
                <w:sz w:val="22"/>
                <w:szCs w:val="22"/>
                <w:lang w:val="en-GB"/>
              </w:rPr>
              <w:t xml:space="preserve">Setting: </w:t>
            </w:r>
            <w:r w:rsidRPr="00F11E9D">
              <w:rPr>
                <w:rFonts w:asciiTheme="majorHAnsi" w:hAnsiTheme="majorHAnsi" w:cs="Times New Roman"/>
                <w:sz w:val="22"/>
                <w:szCs w:val="22"/>
                <w:lang w:val="en-GB"/>
              </w:rPr>
              <w:t>mixed (clinical and community based care)</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 xml:space="preserve">HC professionals: </w:t>
            </w:r>
            <w:r w:rsidRPr="00F11E9D">
              <w:rPr>
                <w:rFonts w:asciiTheme="majorHAnsi" w:hAnsiTheme="majorHAnsi" w:cs="Times New Roman"/>
                <w:sz w:val="22"/>
                <w:szCs w:val="22"/>
                <w:lang w:val="en-GB"/>
              </w:rPr>
              <w:t>not reported</w:t>
            </w:r>
          </w:p>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lastRenderedPageBreak/>
              <w:t>Type of care</w:t>
            </w:r>
            <w:r w:rsidRPr="00F11E9D">
              <w:rPr>
                <w:rFonts w:asciiTheme="majorHAnsi" w:hAnsiTheme="majorHAnsi" w:cs="Times New Roman"/>
                <w:sz w:val="22"/>
                <w:szCs w:val="22"/>
                <w:lang w:val="en-GB"/>
              </w:rPr>
              <w:t>: usual care (at baseline)</w:t>
            </w:r>
          </w:p>
        </w:tc>
        <w:tc>
          <w:tcPr>
            <w:tcW w:w="0" w:type="auto"/>
            <w:tcBorders>
              <w:right w:val="nil"/>
            </w:tcBorders>
          </w:tcPr>
          <w:p w:rsidR="00CC5DA3" w:rsidRPr="00F11E9D" w:rsidRDefault="00CC5DA3" w:rsidP="005C7CF5">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lastRenderedPageBreak/>
              <w:t>257 (with PACIC data)</w:t>
            </w:r>
          </w:p>
        </w:tc>
        <w:tc>
          <w:tcPr>
            <w:tcW w:w="0" w:type="auto"/>
            <w:tcBorders>
              <w:left w:val="nil"/>
              <w:right w:val="nil"/>
            </w:tcBorders>
          </w:tcPr>
          <w:p w:rsidR="00CC5DA3" w:rsidRPr="00F11E9D" w:rsidRDefault="00CC5DA3" w:rsidP="005C7CF5">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54 (11.6)</w:t>
            </w:r>
          </w:p>
          <w:p w:rsidR="00CC5DA3" w:rsidRPr="00F11E9D" w:rsidRDefault="00CC5DA3" w:rsidP="005C7CF5">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Unpublished data sent by author.</w:t>
            </w:r>
          </w:p>
        </w:tc>
        <w:tc>
          <w:tcPr>
            <w:tcW w:w="0" w:type="auto"/>
            <w:tcBorders>
              <w:left w:val="nil"/>
            </w:tcBorders>
          </w:tcPr>
          <w:p w:rsidR="00CC5DA3" w:rsidRPr="00F11E9D" w:rsidRDefault="00CC5DA3" w:rsidP="005C7CF5">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6%</w:t>
            </w:r>
          </w:p>
          <w:p w:rsidR="00CC5DA3" w:rsidRPr="00F11E9D" w:rsidRDefault="00CC5DA3" w:rsidP="005C7CF5">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Unpublished data sent by author.</w:t>
            </w:r>
          </w:p>
        </w:tc>
        <w:tc>
          <w:tcPr>
            <w:tcW w:w="0" w:type="auto"/>
            <w:tcBorders>
              <w:right w:val="nil"/>
            </w:tcBorders>
          </w:tcPr>
          <w:p w:rsidR="00CC5DA3" w:rsidRPr="00F11E9D" w:rsidRDefault="00CC5DA3"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English </w:t>
            </w:r>
          </w:p>
          <w:p w:rsidR="00CC5DA3" w:rsidRPr="00F11E9D" w:rsidRDefault="007F03FD"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7F03FD" w:rsidRPr="00F11E9D" w:rsidRDefault="00E916F6" w:rsidP="00256D6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ne of the time</w:t>
            </w:r>
            <w:r w:rsidR="007F03FD" w:rsidRPr="00F11E9D">
              <w:rPr>
                <w:rFonts w:asciiTheme="majorHAnsi" w:hAnsiTheme="majorHAnsi" w:cs="Times New Roman"/>
                <w:sz w:val="22"/>
                <w:szCs w:val="22"/>
              </w:rPr>
              <w:t xml:space="preserve"> to always</w:t>
            </w:r>
          </w:p>
        </w:tc>
        <w:tc>
          <w:tcPr>
            <w:tcW w:w="0" w:type="auto"/>
            <w:tcBorders>
              <w:left w:val="nil"/>
            </w:tcBorders>
          </w:tcPr>
          <w:p w:rsidR="00CC5DA3" w:rsidRPr="00F11E9D" w:rsidRDefault="00CC5DA3" w:rsidP="00256D6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3.5 (0.9)</w:t>
            </w:r>
          </w:p>
        </w:tc>
      </w:tr>
      <w:tr w:rsidR="00CC5DA3" w:rsidRPr="00F11E9D" w:rsidTr="00D05E89">
        <w:trPr>
          <w:trHeight w:val="233"/>
        </w:trPr>
        <w:tc>
          <w:tcPr>
            <w:tcW w:w="0" w:type="auto"/>
          </w:tcPr>
          <w:p w:rsidR="00CC5DA3" w:rsidRPr="00F11E9D" w:rsidRDefault="00CC5DA3" w:rsidP="003322E2">
            <w:pPr>
              <w:spacing w:line="240" w:lineRule="auto"/>
              <w:jc w:val="left"/>
              <w:rPr>
                <w:rFonts w:asciiTheme="majorHAnsi" w:hAnsiTheme="majorHAnsi" w:cs="Times New Roman"/>
                <w:b/>
                <w:sz w:val="22"/>
                <w:szCs w:val="22"/>
              </w:rPr>
            </w:pPr>
            <w:r w:rsidRPr="00F11E9D">
              <w:rPr>
                <w:rFonts w:asciiTheme="majorHAnsi" w:hAnsiTheme="majorHAnsi" w:cs="Times New Roman"/>
                <w:b/>
                <w:bCs/>
                <w:sz w:val="22"/>
                <w:szCs w:val="22"/>
              </w:rPr>
              <w:t>Ratanawongsa &amp; al (2014)</w:t>
            </w:r>
            <w:r w:rsidR="00B77525" w:rsidRPr="00F11E9D">
              <w:rPr>
                <w:rFonts w:asciiTheme="majorHAnsi" w:hAnsiTheme="majorHAnsi" w:cs="Times New Roman"/>
                <w:b/>
                <w:bCs/>
                <w:sz w:val="22"/>
                <w:szCs w:val="22"/>
              </w:rPr>
              <w:fldChar w:fldCharType="begin">
                <w:fldData xml:space="preserve">PEVuZE5vdGU+PENpdGU+PEF1dGhvcj5SYXRhbmF3b25nc2E8L0F1dGhvcj48WWVhcj4yMDEyPC9Z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</w:fldData>
              </w:fldChar>
            </w:r>
            <w:r w:rsidR="00F11E9D">
              <w:rPr>
                <w:rFonts w:asciiTheme="majorHAnsi" w:hAnsiTheme="majorHAnsi" w:cs="Times New Roman"/>
                <w:b/>
                <w:bCs/>
                <w:sz w:val="22"/>
                <w:szCs w:val="22"/>
              </w:rPr>
              <w:instrText xml:space="preserve"> ADDIN EN.CITE </w:instrText>
            </w:r>
            <w:r w:rsidR="00B77525">
              <w:rPr>
                <w:rFonts w:asciiTheme="majorHAnsi" w:hAnsiTheme="majorHAnsi" w:cs="Times New Roman"/>
                <w:b/>
                <w:bCs/>
                <w:sz w:val="22"/>
                <w:szCs w:val="22"/>
              </w:rPr>
              <w:fldChar w:fldCharType="begin">
                <w:fldData xml:space="preserve">PEVuZE5vdGU+PENpdGU+PEF1dGhvcj5SYXRhbmF3b25nc2E8L0F1dGhvcj48WWVhcj4yMDEyPC9Z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</w:fldData>
              </w:fldChar>
            </w:r>
            <w:r w:rsidR="00F11E9D">
              <w:rPr>
                <w:rFonts w:asciiTheme="majorHAnsi" w:hAnsiTheme="majorHAnsi" w:cs="Times New Roman"/>
                <w:b/>
                <w:bCs/>
                <w:sz w:val="22"/>
                <w:szCs w:val="22"/>
              </w:rPr>
              <w:instrText xml:space="preserve"> ADDIN EN.CITE.DATA </w:instrText>
            </w:r>
            <w:r w:rsidR="00B77525">
              <w:rPr>
                <w:rFonts w:asciiTheme="majorHAnsi" w:hAnsiTheme="majorHAnsi" w:cs="Times New Roman"/>
                <w:b/>
                <w:bCs/>
                <w:sz w:val="22"/>
                <w:szCs w:val="22"/>
              </w:rPr>
            </w:r>
            <w:r w:rsidR="00B77525">
              <w:rPr>
                <w:rFonts w:asciiTheme="majorHAnsi" w:hAnsiTheme="majorHAnsi" w:cs="Times New Roman"/>
                <w:b/>
                <w:bCs/>
                <w:sz w:val="22"/>
                <w:szCs w:val="22"/>
              </w:rPr>
              <w:fldChar w:fldCharType="end"/>
            </w:r>
            <w:r w:rsidR="00B77525" w:rsidRPr="00F11E9D">
              <w:rPr>
                <w:rFonts w:asciiTheme="majorHAnsi" w:hAnsiTheme="majorHAnsi" w:cs="Times New Roman"/>
                <w:b/>
                <w:bCs/>
                <w:sz w:val="22"/>
                <w:szCs w:val="22"/>
              </w:rPr>
            </w:r>
            <w:r w:rsidR="00B77525" w:rsidRPr="00F11E9D">
              <w:rPr>
                <w:rFonts w:asciiTheme="majorHAnsi" w:hAnsiTheme="majorHAnsi" w:cs="Times New Roman"/>
                <w:b/>
                <w:bCs/>
                <w:sz w:val="22"/>
                <w:szCs w:val="22"/>
              </w:rPr>
              <w:fldChar w:fldCharType="separate"/>
            </w:r>
            <w:r w:rsidR="0034680E">
              <w:rPr>
                <w:rFonts w:asciiTheme="majorHAnsi" w:hAnsiTheme="majorHAnsi" w:cs="Times New Roman"/>
                <w:b/>
                <w:bCs/>
                <w:noProof/>
                <w:sz w:val="22"/>
                <w:szCs w:val="22"/>
              </w:rPr>
              <w:t xml:space="preserve"> [</w:t>
            </w:r>
            <w:r w:rsidR="00F11E9D">
              <w:rPr>
                <w:rFonts w:asciiTheme="majorHAnsi" w:hAnsiTheme="majorHAnsi" w:cs="Times New Roman"/>
                <w:b/>
                <w:bCs/>
                <w:noProof/>
                <w:sz w:val="22"/>
                <w:szCs w:val="22"/>
              </w:rPr>
              <w:t>24, 25]</w:t>
            </w:r>
            <w:r w:rsidR="00B77525" w:rsidRPr="00F11E9D">
              <w:rPr>
                <w:rFonts w:asciiTheme="majorHAnsi" w:hAnsiTheme="majorHAnsi" w:cs="Times New Roman"/>
                <w:b/>
                <w:bCs/>
                <w:sz w:val="22"/>
                <w:szCs w:val="22"/>
              </w:rPr>
              <w:fldChar w:fldCharType="end"/>
            </w:r>
          </w:p>
          <w:p w:rsidR="00CC5DA3" w:rsidRPr="00F11E9D" w:rsidRDefault="00CC5DA3" w:rsidP="003322E2">
            <w:pPr>
              <w:spacing w:line="240" w:lineRule="auto"/>
              <w:jc w:val="left"/>
              <w:rPr>
                <w:rFonts w:asciiTheme="majorHAnsi" w:hAnsiTheme="majorHAnsi" w:cs="Times New Roman"/>
                <w:b/>
                <w:sz w:val="22"/>
                <w:szCs w:val="22"/>
                <w:lang w:val="en-GB"/>
              </w:rPr>
            </w:pPr>
          </w:p>
        </w:tc>
        <w:tc>
          <w:tcPr>
            <w:tcW w:w="0" w:type="auto"/>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step-wedge RCT </w:t>
            </w:r>
            <w:r w:rsidRPr="00F11E9D">
              <w:rPr>
                <w:rFonts w:asciiTheme="majorHAnsi" w:hAnsiTheme="majorHAnsi" w:cs="Times New Roman"/>
                <w:sz w:val="22"/>
                <w:szCs w:val="22"/>
                <w:lang w:val="en-GB"/>
              </w:rPr>
              <w:t>(baseline data only)</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USA</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xml:space="preserve">: clinics in a practice-based research network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GPs</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usual care (at baselin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25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1 and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55.8 (8.3) </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5.8%</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English, Spanish and Cantonese </w:t>
            </w:r>
          </w:p>
          <w:p w:rsidR="00CC5DA3"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7F03FD"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nchors not reported</w:t>
            </w:r>
          </w:p>
          <w:p w:rsidR="00E916F6" w:rsidRPr="00F11E9D" w:rsidRDefault="00E916F6" w:rsidP="003322E2">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1-100 scale</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bCs/>
                <w:sz w:val="22"/>
                <w:szCs w:val="22"/>
              </w:rPr>
            </w:pPr>
            <w:r w:rsidRPr="00F11E9D">
              <w:rPr>
                <w:rFonts w:asciiTheme="majorHAnsi" w:hAnsiTheme="majorHAnsi" w:cs="Times New Roman"/>
                <w:bCs/>
                <w:sz w:val="22"/>
                <w:szCs w:val="22"/>
              </w:rPr>
              <w:t>2.2 (1.2)</w:t>
            </w:r>
          </w:p>
          <w:p w:rsidR="00CC5DA3" w:rsidRPr="00F11E9D" w:rsidRDefault="00CC5DA3" w:rsidP="003322E2">
            <w:pPr>
              <w:spacing w:line="240" w:lineRule="auto"/>
              <w:jc w:val="left"/>
              <w:rPr>
                <w:rFonts w:asciiTheme="majorHAnsi" w:hAnsiTheme="majorHAnsi" w:cs="Times New Roman"/>
                <w:bCs/>
                <w:sz w:val="22"/>
                <w:szCs w:val="22"/>
              </w:rPr>
            </w:pPr>
          </w:p>
          <w:p w:rsidR="00CC5DA3" w:rsidRPr="00F11E9D" w:rsidRDefault="00CC5DA3" w:rsidP="00E916F6">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lang w:val="en-GB"/>
              </w:rPr>
              <w:t>Calcu</w:t>
            </w:r>
            <w:r w:rsidR="00E916F6" w:rsidRPr="00F11E9D">
              <w:rPr>
                <w:rFonts w:asciiTheme="majorHAnsi" w:hAnsiTheme="majorHAnsi" w:cs="Times New Roman"/>
                <w:i/>
                <w:sz w:val="22"/>
                <w:szCs w:val="22"/>
                <w:lang w:val="en-GB"/>
              </w:rPr>
              <w:t>lated from mean PACIC score (SD) =</w:t>
            </w:r>
            <w:r w:rsidRPr="00F11E9D">
              <w:rPr>
                <w:rFonts w:asciiTheme="majorHAnsi" w:hAnsiTheme="majorHAnsi" w:cs="Times New Roman"/>
                <w:i/>
                <w:sz w:val="22"/>
                <w:szCs w:val="22"/>
                <w:lang w:val="en-GB"/>
              </w:rPr>
              <w:t xml:space="preserve"> 44.6 (23.4)</w:t>
            </w:r>
          </w:p>
        </w:tc>
      </w:tr>
      <w:tr w:rsidR="00CC5DA3" w:rsidRPr="00F11E9D" w:rsidTr="00D05E89">
        <w:trPr>
          <w:trHeight w:val="233"/>
        </w:trPr>
        <w:tc>
          <w:tcPr>
            <w:tcW w:w="0" w:type="auto"/>
          </w:tcPr>
          <w:p w:rsidR="00CC5DA3" w:rsidRPr="00F11E9D" w:rsidRDefault="00CC5DA3" w:rsidP="003322E2">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Stock &amp; al (2014)</w:t>
            </w:r>
            <w:r w:rsidR="00B77525" w:rsidRPr="00F11E9D">
              <w:rPr>
                <w:rFonts w:asciiTheme="majorHAnsi" w:hAnsiTheme="majorHAnsi" w:cs="Times New Roman"/>
                <w:b/>
                <w:sz w:val="22"/>
                <w:szCs w:val="22"/>
                <w:lang w:val="en-GB"/>
              </w:rPr>
              <w:fldChar w:fldCharType="begin">
                <w:fldData xml:space="preserve">PEVuZE5vdGU+PENpdGU+PEF1dGhvcj5TdG9jazwvQXV0aG9yPjxZZWFyPjIwMTQ8L1llYXI+PFJl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==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TdG9jazwvQXV0aG9yPjxZZWFyPjIwMTQ8L1llYXI+PFJl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==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26]</w:t>
            </w:r>
            <w:r w:rsidR="00B77525" w:rsidRPr="00F11E9D">
              <w:rPr>
                <w:rFonts w:asciiTheme="majorHAnsi" w:hAnsiTheme="majorHAnsi" w:cs="Times New Roman"/>
                <w:b/>
                <w:sz w:val="22"/>
                <w:szCs w:val="22"/>
                <w:lang w:val="en-GB"/>
              </w:rPr>
              <w:fldChar w:fldCharType="end"/>
            </w:r>
          </w:p>
          <w:p w:rsidR="00CC5DA3" w:rsidRPr="00F11E9D" w:rsidRDefault="00CC5DA3" w:rsidP="003322E2">
            <w:pPr>
              <w:spacing w:line="240" w:lineRule="auto"/>
              <w:jc w:val="left"/>
              <w:rPr>
                <w:rFonts w:asciiTheme="majorHAnsi" w:hAnsiTheme="majorHAnsi" w:cs="Times New Roman"/>
                <w:b/>
                <w:i/>
                <w:sz w:val="22"/>
                <w:szCs w:val="22"/>
              </w:rPr>
            </w:pP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cross-sectional study in 2 countries with 2 study groups in each country:  Diabetes management program (DMP) and routine care (non-DMP) in Germany, ProvenCare Chronic Diabetes Program (PCDP) and routine care (non-PCDP) in USA</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Germany and USA</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xml:space="preserve">: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Germany: primary care practice</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USA: mixed (PCPs and other physicians in a medical group, and hospitals)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xml:space="preserve">: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Germany: GPs</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USA: multispecialty physicians</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xml:space="preserve">: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DMP and PCDP: integrated care</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rPr>
              <w:t>Non-DMP and non-PCDP: usual care</w:t>
            </w:r>
          </w:p>
        </w:tc>
        <w:tc>
          <w:tcPr>
            <w:tcW w:w="0" w:type="auto"/>
            <w:tcBorders>
              <w:right w:val="nil"/>
            </w:tcBorders>
          </w:tcPr>
          <w:p w:rsidR="00CC5DA3" w:rsidRPr="00E02DA0" w:rsidRDefault="00CC5DA3" w:rsidP="003322E2">
            <w:pPr>
              <w:spacing w:line="240" w:lineRule="auto"/>
              <w:jc w:val="left"/>
              <w:rPr>
                <w:rFonts w:asciiTheme="majorHAnsi" w:hAnsiTheme="majorHAnsi" w:cs="Times New Roman"/>
                <w:sz w:val="22"/>
                <w:szCs w:val="22"/>
                <w:lang w:val="en-CA"/>
              </w:rPr>
            </w:pPr>
            <w:r w:rsidRPr="00E02DA0">
              <w:rPr>
                <w:rFonts w:asciiTheme="majorHAnsi" w:hAnsiTheme="majorHAnsi" w:cs="Times New Roman"/>
                <w:sz w:val="22"/>
                <w:szCs w:val="22"/>
                <w:lang w:val="en-CA"/>
              </w:rPr>
              <w:t>Germany: 2470 (total)</w:t>
            </w:r>
          </w:p>
          <w:p w:rsidR="00CC5DA3" w:rsidRPr="00E02DA0" w:rsidRDefault="00CC5DA3" w:rsidP="003322E2">
            <w:pPr>
              <w:spacing w:line="240" w:lineRule="auto"/>
              <w:jc w:val="left"/>
              <w:rPr>
                <w:rFonts w:asciiTheme="majorHAnsi" w:hAnsiTheme="majorHAnsi" w:cs="Times New Roman"/>
                <w:i/>
                <w:sz w:val="22"/>
                <w:szCs w:val="22"/>
                <w:lang w:val="en-CA"/>
              </w:rPr>
            </w:pPr>
            <w:r w:rsidRPr="00E02DA0">
              <w:rPr>
                <w:rFonts w:asciiTheme="majorHAnsi" w:hAnsiTheme="majorHAnsi" w:cs="Times New Roman"/>
                <w:i/>
                <w:sz w:val="22"/>
                <w:szCs w:val="22"/>
                <w:lang w:val="en-CA"/>
              </w:rPr>
              <w:t>DMP: 1791</w:t>
            </w:r>
          </w:p>
          <w:p w:rsidR="00CC5DA3" w:rsidRPr="00E02DA0" w:rsidRDefault="00CC5DA3" w:rsidP="003322E2">
            <w:pPr>
              <w:spacing w:line="240" w:lineRule="auto"/>
              <w:jc w:val="left"/>
              <w:rPr>
                <w:rFonts w:asciiTheme="majorHAnsi" w:hAnsiTheme="majorHAnsi" w:cs="Times New Roman"/>
                <w:i/>
                <w:sz w:val="22"/>
                <w:szCs w:val="22"/>
                <w:lang w:val="en-CA"/>
              </w:rPr>
            </w:pPr>
            <w:r w:rsidRPr="00E02DA0">
              <w:rPr>
                <w:rFonts w:asciiTheme="majorHAnsi" w:hAnsiTheme="majorHAnsi" w:cs="Times New Roman"/>
                <w:i/>
                <w:sz w:val="22"/>
                <w:szCs w:val="22"/>
                <w:lang w:val="en-CA"/>
              </w:rPr>
              <w:t>non-DMP: 679</w:t>
            </w:r>
          </w:p>
          <w:p w:rsidR="00CC5DA3" w:rsidRPr="00E02DA0" w:rsidRDefault="00CC5DA3" w:rsidP="003322E2">
            <w:pPr>
              <w:spacing w:line="240" w:lineRule="auto"/>
              <w:jc w:val="left"/>
              <w:rPr>
                <w:rFonts w:asciiTheme="majorHAnsi" w:hAnsiTheme="majorHAnsi" w:cs="Times New Roman"/>
                <w:sz w:val="22"/>
                <w:szCs w:val="22"/>
                <w:lang w:val="it-IT"/>
              </w:rPr>
            </w:pPr>
            <w:r w:rsidRPr="00E02DA0">
              <w:rPr>
                <w:rFonts w:asciiTheme="majorHAnsi" w:hAnsiTheme="majorHAnsi" w:cs="Times New Roman"/>
                <w:sz w:val="22"/>
                <w:szCs w:val="22"/>
                <w:lang w:val="it-IT"/>
              </w:rPr>
              <w:t>USA: 1692 (total)</w:t>
            </w:r>
          </w:p>
          <w:p w:rsidR="00CC5DA3" w:rsidRPr="00E02DA0" w:rsidRDefault="00CC5DA3" w:rsidP="003322E2">
            <w:pPr>
              <w:spacing w:line="240" w:lineRule="auto"/>
              <w:jc w:val="left"/>
              <w:rPr>
                <w:rFonts w:asciiTheme="majorHAnsi" w:hAnsiTheme="majorHAnsi" w:cs="Times New Roman"/>
                <w:i/>
                <w:sz w:val="22"/>
                <w:szCs w:val="22"/>
                <w:lang w:val="it-IT"/>
              </w:rPr>
            </w:pPr>
            <w:r w:rsidRPr="00E02DA0">
              <w:rPr>
                <w:rFonts w:asciiTheme="majorHAnsi" w:hAnsiTheme="majorHAnsi" w:cs="Times New Roman"/>
                <w:i/>
                <w:sz w:val="22"/>
                <w:szCs w:val="22"/>
                <w:lang w:val="it-IT"/>
              </w:rPr>
              <w:t>PCDP:  866</w:t>
            </w:r>
          </w:p>
          <w:p w:rsidR="00CC5DA3" w:rsidRPr="00E02DA0" w:rsidRDefault="00CC5DA3" w:rsidP="003322E2">
            <w:pPr>
              <w:spacing w:line="240" w:lineRule="auto"/>
              <w:jc w:val="left"/>
              <w:rPr>
                <w:rFonts w:asciiTheme="majorHAnsi" w:hAnsiTheme="majorHAnsi" w:cs="Times New Roman"/>
                <w:sz w:val="22"/>
                <w:szCs w:val="22"/>
                <w:lang w:val="it-IT"/>
              </w:rPr>
            </w:pPr>
            <w:r w:rsidRPr="00E02DA0">
              <w:rPr>
                <w:rFonts w:asciiTheme="majorHAnsi" w:hAnsiTheme="majorHAnsi" w:cs="Times New Roman"/>
                <w:i/>
                <w:sz w:val="22"/>
                <w:szCs w:val="22"/>
                <w:lang w:val="it-IT"/>
              </w:rPr>
              <w:t>non-PCDP: 826</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DMP: 75.1 (5.6)</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n-DMP: 75.8 (6.0)</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PDCP: not reported</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n-PDCP: not reported</w:t>
            </w:r>
          </w:p>
        </w:tc>
        <w:tc>
          <w:tcPr>
            <w:tcW w:w="0" w:type="auto"/>
            <w:tcBorders>
              <w:left w:val="nil"/>
            </w:tcBorders>
          </w:tcPr>
          <w:p w:rsidR="00CC5DA3" w:rsidRPr="00E02DA0" w:rsidRDefault="00CC5DA3" w:rsidP="003322E2">
            <w:pPr>
              <w:spacing w:line="240" w:lineRule="auto"/>
              <w:jc w:val="left"/>
              <w:rPr>
                <w:rFonts w:asciiTheme="majorHAnsi" w:hAnsiTheme="majorHAnsi" w:cs="Times New Roman"/>
                <w:sz w:val="22"/>
                <w:szCs w:val="22"/>
                <w:lang w:val="it-IT"/>
              </w:rPr>
            </w:pPr>
            <w:r w:rsidRPr="00E02DA0">
              <w:rPr>
                <w:rFonts w:asciiTheme="majorHAnsi" w:hAnsiTheme="majorHAnsi" w:cs="Times New Roman"/>
                <w:sz w:val="22"/>
                <w:szCs w:val="22"/>
                <w:lang w:val="it-IT"/>
              </w:rPr>
              <w:t>DMP: 50.3%</w:t>
            </w:r>
          </w:p>
          <w:p w:rsidR="00CC5DA3" w:rsidRPr="00E02DA0" w:rsidRDefault="00CC5DA3" w:rsidP="003322E2">
            <w:pPr>
              <w:spacing w:line="240" w:lineRule="auto"/>
              <w:jc w:val="left"/>
              <w:rPr>
                <w:rFonts w:asciiTheme="majorHAnsi" w:hAnsiTheme="majorHAnsi" w:cs="Times New Roman"/>
                <w:sz w:val="22"/>
                <w:szCs w:val="22"/>
                <w:lang w:val="it-IT"/>
              </w:rPr>
            </w:pPr>
            <w:r w:rsidRPr="00E02DA0">
              <w:rPr>
                <w:rFonts w:asciiTheme="majorHAnsi" w:hAnsiTheme="majorHAnsi" w:cs="Times New Roman"/>
                <w:sz w:val="22"/>
                <w:szCs w:val="22"/>
                <w:lang w:val="it-IT"/>
              </w:rPr>
              <w:t>Non-DMP: 53%</w:t>
            </w:r>
          </w:p>
          <w:p w:rsidR="00CC5DA3" w:rsidRPr="00E02DA0" w:rsidRDefault="00CC5DA3" w:rsidP="003322E2">
            <w:pPr>
              <w:spacing w:line="240" w:lineRule="auto"/>
              <w:jc w:val="left"/>
              <w:rPr>
                <w:rFonts w:asciiTheme="majorHAnsi" w:hAnsiTheme="majorHAnsi" w:cs="Times New Roman"/>
                <w:sz w:val="22"/>
                <w:szCs w:val="22"/>
                <w:lang w:val="it-IT"/>
              </w:rPr>
            </w:pPr>
            <w:r w:rsidRPr="00E02DA0">
              <w:rPr>
                <w:rFonts w:asciiTheme="majorHAnsi" w:hAnsiTheme="majorHAnsi" w:cs="Times New Roman"/>
                <w:sz w:val="22"/>
                <w:szCs w:val="22"/>
                <w:lang w:val="it-IT"/>
              </w:rPr>
              <w:t>PCDP: 52.7%</w:t>
            </w:r>
          </w:p>
          <w:p w:rsidR="00CC5DA3" w:rsidRPr="00E02DA0" w:rsidRDefault="00CC5DA3" w:rsidP="003322E2">
            <w:pPr>
              <w:spacing w:line="240" w:lineRule="auto"/>
              <w:jc w:val="left"/>
              <w:rPr>
                <w:rFonts w:asciiTheme="majorHAnsi" w:hAnsiTheme="majorHAnsi" w:cs="Times New Roman"/>
                <w:sz w:val="22"/>
                <w:szCs w:val="22"/>
                <w:lang w:val="it-IT"/>
              </w:rPr>
            </w:pPr>
            <w:r w:rsidRPr="00E02DA0">
              <w:rPr>
                <w:rFonts w:asciiTheme="majorHAnsi" w:hAnsiTheme="majorHAnsi" w:cs="Times New Roman"/>
                <w:sz w:val="22"/>
                <w:szCs w:val="22"/>
                <w:lang w:val="it-IT"/>
              </w:rPr>
              <w:t>Non-PCDP: 56.7%</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English and German </w:t>
            </w:r>
          </w:p>
          <w:p w:rsidR="00CC5DA3"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7F03FD"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nchors not reported</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DMP: 2.7 (0.9)</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n-DMP: 2.4 (0.9)</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PCDP: 2.9 (missing SD)</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n-PCDP: 2.8 (missing SD)</w:t>
            </w:r>
          </w:p>
          <w:p w:rsidR="00CC5DA3" w:rsidRPr="00F11E9D" w:rsidRDefault="00CC5DA3" w:rsidP="003322E2">
            <w:pPr>
              <w:spacing w:line="240" w:lineRule="auto"/>
              <w:jc w:val="left"/>
              <w:rPr>
                <w:rFonts w:asciiTheme="majorHAnsi" w:hAnsiTheme="majorHAnsi" w:cs="Times New Roman"/>
                <w:sz w:val="22"/>
                <w:szCs w:val="22"/>
              </w:rPr>
            </w:pPr>
          </w:p>
          <w:p w:rsidR="00CC5DA3" w:rsidRPr="00F11E9D" w:rsidRDefault="00CC5DA3" w:rsidP="003322E2">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German data sent by authors.</w:t>
            </w:r>
          </w:p>
          <w:p w:rsidR="00CC5DA3" w:rsidRPr="00F11E9D" w:rsidRDefault="00CC5DA3" w:rsidP="003322E2">
            <w:pPr>
              <w:spacing w:line="240" w:lineRule="auto"/>
              <w:jc w:val="left"/>
              <w:rPr>
                <w:rFonts w:asciiTheme="majorHAnsi" w:hAnsiTheme="majorHAnsi" w:cs="Times New Roman"/>
                <w:i/>
                <w:sz w:val="22"/>
                <w:szCs w:val="22"/>
              </w:rPr>
            </w:pPr>
          </w:p>
          <w:p w:rsidR="00CC5DA3" w:rsidRPr="00F11E9D" w:rsidRDefault="00CC5DA3" w:rsidP="003322E2">
            <w:pPr>
              <w:spacing w:line="240" w:lineRule="auto"/>
              <w:jc w:val="left"/>
              <w:rPr>
                <w:rFonts w:asciiTheme="majorHAnsi" w:hAnsiTheme="majorHAnsi" w:cs="Times New Roman"/>
                <w:sz w:val="22"/>
                <w:szCs w:val="22"/>
              </w:rPr>
            </w:pPr>
          </w:p>
        </w:tc>
      </w:tr>
      <w:tr w:rsidR="00CC5DA3" w:rsidRPr="00F11E9D" w:rsidTr="00D05E89">
        <w:trPr>
          <w:trHeight w:val="193"/>
        </w:trPr>
        <w:tc>
          <w:tcPr>
            <w:tcW w:w="0" w:type="auto"/>
          </w:tcPr>
          <w:p w:rsidR="00CC5DA3" w:rsidRPr="00F11E9D" w:rsidRDefault="00CC5DA3" w:rsidP="00F11E9D">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 xml:space="preserve">Thomas </w:t>
            </w:r>
            <w:r w:rsidRPr="00F11E9D">
              <w:rPr>
                <w:rFonts w:asciiTheme="majorHAnsi" w:hAnsiTheme="majorHAnsi" w:cs="Times New Roman"/>
                <w:b/>
                <w:sz w:val="22"/>
                <w:szCs w:val="22"/>
                <w:lang w:val="en-GB"/>
              </w:rPr>
              <w:t xml:space="preserve">&amp; al </w:t>
            </w:r>
            <w:r w:rsidRPr="00F11E9D">
              <w:rPr>
                <w:rFonts w:asciiTheme="majorHAnsi" w:hAnsiTheme="majorHAnsi" w:cs="Times New Roman"/>
                <w:b/>
                <w:sz w:val="22"/>
                <w:szCs w:val="22"/>
                <w:lang w:val="en-GB"/>
              </w:rPr>
              <w:lastRenderedPageBreak/>
              <w:t>(</w:t>
            </w:r>
            <w:r w:rsidR="0061192F" w:rsidRPr="00F11E9D">
              <w:rPr>
                <w:rFonts w:asciiTheme="majorHAnsi" w:hAnsiTheme="majorHAnsi" w:cs="Times New Roman"/>
                <w:b/>
                <w:sz w:val="22"/>
                <w:szCs w:val="22"/>
              </w:rPr>
              <w:t>2014)</w:t>
            </w:r>
            <w:r w:rsidR="00B77525" w:rsidRPr="00F11E9D">
              <w:rPr>
                <w:rFonts w:asciiTheme="majorHAnsi" w:hAnsiTheme="majorHAnsi" w:cs="Times New Roman"/>
                <w:b/>
                <w:sz w:val="22"/>
                <w:szCs w:val="22"/>
              </w:rPr>
              <w:fldChar w:fldCharType="begin">
                <w:fldData xml:space="preserve">PEVuZE5vdGU+PENpdGU+PEF1dGhvcj5UaG9tYXM8L0F1dGhvcj48WWVhcj4yMDE0PC9ZZWFyPjxS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F11E9D">
              <w:rPr>
                <w:rFonts w:asciiTheme="majorHAnsi" w:hAnsiTheme="majorHAnsi" w:cs="Times New Roman"/>
                <w:b/>
                <w:sz w:val="22"/>
                <w:szCs w:val="22"/>
              </w:rPr>
              <w:instrText xml:space="preserve"> ADDIN EN.CITE </w:instrText>
            </w:r>
            <w:r w:rsidR="00B77525">
              <w:rPr>
                <w:rFonts w:asciiTheme="majorHAnsi" w:hAnsiTheme="majorHAnsi" w:cs="Times New Roman"/>
                <w:b/>
                <w:sz w:val="22"/>
                <w:szCs w:val="22"/>
              </w:rPr>
              <w:fldChar w:fldCharType="begin">
                <w:fldData xml:space="preserve">PEVuZE5vdGU+PENpdGU+PEF1dGhvcj5UaG9tYXM8L0F1dGhvcj48WWVhcj4yMDE0PC9ZZWFyPjxS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F11E9D">
              <w:rPr>
                <w:rFonts w:asciiTheme="majorHAnsi" w:hAnsiTheme="majorHAnsi" w:cs="Times New Roman"/>
                <w:b/>
                <w:sz w:val="22"/>
                <w:szCs w:val="22"/>
              </w:rPr>
              <w:instrText xml:space="preserve"> ADDIN EN.CITE.DATA </w:instrText>
            </w:r>
            <w:r w:rsidR="00B77525">
              <w:rPr>
                <w:rFonts w:asciiTheme="majorHAnsi" w:hAnsiTheme="majorHAnsi" w:cs="Times New Roman"/>
                <w:b/>
                <w:sz w:val="22"/>
                <w:szCs w:val="22"/>
              </w:rPr>
            </w:r>
            <w:r w:rsidR="00B77525">
              <w:rPr>
                <w:rFonts w:asciiTheme="majorHAnsi" w:hAnsiTheme="majorHAnsi" w:cs="Times New Roman"/>
                <w:b/>
                <w:sz w:val="22"/>
                <w:szCs w:val="22"/>
              </w:rPr>
              <w:fldChar w:fldCharType="end"/>
            </w:r>
            <w:r w:rsidR="00B77525" w:rsidRPr="00F11E9D">
              <w:rPr>
                <w:rFonts w:asciiTheme="majorHAnsi" w:hAnsiTheme="majorHAnsi" w:cs="Times New Roman"/>
                <w:b/>
                <w:sz w:val="22"/>
                <w:szCs w:val="22"/>
              </w:rPr>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27]</w:t>
            </w:r>
            <w:r w:rsidR="00B77525" w:rsidRPr="00F11E9D">
              <w:rPr>
                <w:rFonts w:asciiTheme="majorHAnsi" w:hAnsiTheme="majorHAnsi" w:cs="Times New Roman"/>
                <w:b/>
                <w:sz w:val="22"/>
                <w:szCs w:val="22"/>
              </w:rPr>
              <w:fldChar w:fldCharType="end"/>
            </w: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lastRenderedPageBreak/>
              <w:t>Study design</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cross-sectional study</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lastRenderedPageBreak/>
              <w:t>Country</w:t>
            </w:r>
            <w:r w:rsidRPr="00F11E9D">
              <w:rPr>
                <w:rFonts w:asciiTheme="majorHAnsi" w:hAnsiTheme="majorHAnsi" w:cs="Times New Roman"/>
                <w:sz w:val="22"/>
                <w:szCs w:val="22"/>
              </w:rPr>
              <w:t>: USA</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primary care practice (private physicians network)</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multispecialty</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usual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lastRenderedPageBreak/>
              <w:t>89</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t reported</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39.3%</w:t>
            </w:r>
          </w:p>
        </w:tc>
        <w:tc>
          <w:tcPr>
            <w:tcW w:w="0" w:type="auto"/>
            <w:tcBorders>
              <w:right w:val="nil"/>
            </w:tcBorders>
          </w:tcPr>
          <w:p w:rsidR="00991B59" w:rsidRPr="00F11E9D" w:rsidRDefault="00991B59" w:rsidP="00991B59">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Language not </w:t>
            </w:r>
            <w:r w:rsidRPr="00F11E9D">
              <w:rPr>
                <w:rFonts w:asciiTheme="majorHAnsi" w:hAnsiTheme="majorHAnsi" w:cs="Times New Roman"/>
                <w:sz w:val="22"/>
                <w:szCs w:val="22"/>
              </w:rPr>
              <w:lastRenderedPageBreak/>
              <w:t>reported</w:t>
            </w:r>
            <w:r w:rsidR="00CC5DA3" w:rsidRPr="00F11E9D">
              <w:rPr>
                <w:rFonts w:asciiTheme="majorHAnsi" w:hAnsiTheme="majorHAnsi" w:cs="Times New Roman"/>
                <w:sz w:val="22"/>
                <w:szCs w:val="22"/>
              </w:rPr>
              <w:t xml:space="preserve"> </w:t>
            </w:r>
          </w:p>
          <w:p w:rsidR="00CC5DA3" w:rsidRPr="00F11E9D" w:rsidRDefault="00E916F6" w:rsidP="00991B59">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w:t>
            </w:r>
            <w:r w:rsidR="00991B59" w:rsidRPr="00F11E9D">
              <w:rPr>
                <w:rFonts w:asciiTheme="majorHAnsi" w:hAnsiTheme="majorHAnsi" w:cs="Times New Roman"/>
                <w:sz w:val="22"/>
                <w:szCs w:val="22"/>
              </w:rPr>
              <w:t xml:space="preserve"> </w:t>
            </w:r>
            <w:r w:rsidR="00CC5DA3" w:rsidRPr="00F11E9D">
              <w:rPr>
                <w:rFonts w:asciiTheme="majorHAnsi" w:hAnsiTheme="majorHAnsi" w:cs="Times New Roman"/>
                <w:sz w:val="22"/>
                <w:szCs w:val="22"/>
              </w:rPr>
              <w:t>item</w:t>
            </w:r>
            <w:r w:rsidR="00991B59" w:rsidRPr="00F11E9D">
              <w:rPr>
                <w:rFonts w:asciiTheme="majorHAnsi" w:hAnsiTheme="majorHAnsi" w:cs="Times New Roman"/>
                <w:sz w:val="22"/>
                <w:szCs w:val="22"/>
              </w:rPr>
              <w:t>s</w:t>
            </w:r>
            <w:r w:rsidRPr="00F11E9D">
              <w:rPr>
                <w:rFonts w:asciiTheme="majorHAnsi" w:hAnsiTheme="majorHAnsi" w:cs="Times New Roman"/>
                <w:sz w:val="22"/>
                <w:szCs w:val="22"/>
              </w:rPr>
              <w:t xml:space="preserve"> + 6 (5As)</w:t>
            </w:r>
          </w:p>
          <w:p w:rsidR="00991B59" w:rsidRPr="00F11E9D" w:rsidRDefault="00991B59" w:rsidP="00991B59">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lmost never to almost always</w:t>
            </w:r>
          </w:p>
        </w:tc>
        <w:tc>
          <w:tcPr>
            <w:tcW w:w="0" w:type="auto"/>
            <w:tcBorders>
              <w:left w:val="nil"/>
            </w:tcBorders>
          </w:tcPr>
          <w:p w:rsidR="00CC5DA3"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lastRenderedPageBreak/>
              <w:t>2.9 (1.1)</w:t>
            </w:r>
          </w:p>
          <w:p w:rsidR="00E02DA0" w:rsidRPr="00E02DA0" w:rsidRDefault="00E02DA0" w:rsidP="003322E2">
            <w:pPr>
              <w:spacing w:line="240" w:lineRule="auto"/>
              <w:jc w:val="left"/>
              <w:rPr>
                <w:rFonts w:asciiTheme="majorHAnsi" w:hAnsiTheme="majorHAnsi" w:cs="Times New Roman"/>
                <w:i/>
                <w:sz w:val="22"/>
                <w:szCs w:val="22"/>
              </w:rPr>
            </w:pPr>
            <w:r>
              <w:rPr>
                <w:rFonts w:asciiTheme="majorHAnsi" w:hAnsiTheme="majorHAnsi" w:cs="Times New Roman"/>
                <w:i/>
                <w:sz w:val="22"/>
                <w:szCs w:val="22"/>
              </w:rPr>
              <w:lastRenderedPageBreak/>
              <w:t>5A summary score</w:t>
            </w:r>
            <w:bookmarkStart w:id="0" w:name="_GoBack"/>
            <w:bookmarkEnd w:id="0"/>
          </w:p>
          <w:p w:rsidR="00CC5DA3" w:rsidRPr="00F11E9D" w:rsidRDefault="00CC5DA3" w:rsidP="003322E2">
            <w:pPr>
              <w:spacing w:line="240" w:lineRule="auto"/>
              <w:jc w:val="left"/>
              <w:rPr>
                <w:rFonts w:asciiTheme="majorHAnsi" w:hAnsiTheme="majorHAnsi" w:cs="Times New Roman"/>
                <w:i/>
                <w:sz w:val="22"/>
                <w:szCs w:val="22"/>
              </w:rPr>
            </w:pPr>
          </w:p>
        </w:tc>
      </w:tr>
      <w:tr w:rsidR="00CC5DA3" w:rsidRPr="00F11E9D" w:rsidTr="00D05E89">
        <w:trPr>
          <w:trHeight w:val="193"/>
        </w:trPr>
        <w:tc>
          <w:tcPr>
            <w:tcW w:w="0" w:type="auto"/>
          </w:tcPr>
          <w:p w:rsidR="00CC5DA3" w:rsidRPr="00F11E9D" w:rsidRDefault="00CC5DA3" w:rsidP="003322E2">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lastRenderedPageBreak/>
              <w:t>Tsiachristas &amp; al (2014)</w:t>
            </w:r>
            <w:r w:rsidR="00B77525" w:rsidRPr="00F11E9D">
              <w:rPr>
                <w:rFonts w:asciiTheme="majorHAnsi" w:hAnsiTheme="majorHAnsi" w:cs="Times New Roman"/>
                <w:b/>
                <w:sz w:val="22"/>
                <w:szCs w:val="22"/>
                <w:lang w:val="en-GB"/>
              </w:rPr>
              <w:fldChar w:fldCharType="begin">
                <w:fldData xml:space="preserve">PEVuZE5vdGU+PENpdGU+PEF1dGhvcj5Uc2lhY2hyaXN0YXM8L0F1dGhvcj48WWVhcj4yMDE0PC9Z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Uc2lhY2hyaXN0YXM8L0F1dGhvcj48WWVhcj4yMDE0PC9Z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28, 29]</w:t>
            </w:r>
            <w:r w:rsidR="00B77525" w:rsidRPr="00F11E9D">
              <w:rPr>
                <w:rFonts w:asciiTheme="majorHAnsi" w:hAnsiTheme="majorHAnsi" w:cs="Times New Roman"/>
                <w:b/>
                <w:sz w:val="22"/>
                <w:szCs w:val="22"/>
                <w:lang w:val="en-GB"/>
              </w:rPr>
              <w:fldChar w:fldCharType="end"/>
            </w:r>
          </w:p>
          <w:p w:rsidR="00CC5DA3" w:rsidRPr="00F11E9D" w:rsidRDefault="00CC5DA3" w:rsidP="003322E2">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 xml:space="preserve"> </w:t>
            </w:r>
          </w:p>
        </w:tc>
        <w:tc>
          <w:tcPr>
            <w:tcW w:w="0" w:type="auto"/>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before-after study (baseline data only)</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Netherlands</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primary care practice</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multiple care providers (e.g. GP, nurse, dietician, physiotherapist)</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usual care (at baselin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407 (diabetic patients only)</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highlight w:val="cyan"/>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highlight w:val="cyan"/>
                <w:lang w:val="en-GB"/>
              </w:rPr>
            </w:pPr>
            <w:r w:rsidRPr="00F11E9D">
              <w:rPr>
                <w:rFonts w:asciiTheme="majorHAnsi" w:hAnsiTheme="majorHAnsi" w:cs="Times New Roman"/>
                <w:sz w:val="22"/>
                <w:szCs w:val="22"/>
                <w:lang w:val="en-GB"/>
              </w:rPr>
              <w:t xml:space="preserve">66.2 (9.7) </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57.0%</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Dutch </w:t>
            </w:r>
          </w:p>
          <w:p w:rsidR="00CC5DA3"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991B59"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nchors not reported</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3.3 (0.85)</w:t>
            </w:r>
          </w:p>
          <w:p w:rsidR="00CC5DA3" w:rsidRPr="00F11E9D" w:rsidRDefault="00CC5DA3" w:rsidP="003322E2">
            <w:pPr>
              <w:spacing w:line="240" w:lineRule="auto"/>
              <w:jc w:val="left"/>
              <w:rPr>
                <w:rFonts w:asciiTheme="majorHAnsi" w:hAnsiTheme="majorHAnsi" w:cs="Times New Roman"/>
                <w:sz w:val="22"/>
                <w:szCs w:val="22"/>
              </w:rPr>
            </w:pPr>
          </w:p>
        </w:tc>
      </w:tr>
      <w:tr w:rsidR="00CC5DA3" w:rsidRPr="00F11E9D" w:rsidTr="00D05E89">
        <w:trPr>
          <w:trHeight w:val="193"/>
        </w:trPr>
        <w:tc>
          <w:tcPr>
            <w:tcW w:w="0" w:type="auto"/>
          </w:tcPr>
          <w:p w:rsidR="00CC5DA3" w:rsidRPr="00F11E9D" w:rsidRDefault="00CC5DA3" w:rsidP="00F11E9D">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Xue &amp; al (2014)</w:t>
            </w:r>
            <w:r w:rsidR="00B77525" w:rsidRPr="00F11E9D">
              <w:rPr>
                <w:rFonts w:asciiTheme="majorHAnsi" w:hAnsiTheme="majorHAnsi" w:cs="Times New Roman"/>
                <w:b/>
                <w:sz w:val="22"/>
                <w:szCs w:val="22"/>
                <w:lang w:val="en-GB"/>
              </w:rPr>
              <w:fldChar w:fldCharType="begin">
                <w:fldData xml:space="preserve">PEVuZE5vdGU+PENpdGU+PEF1dGhvcj5YdWU8L0F1dGhvcj48WWVhcj4yMDE0PC9ZZWFyPjxSZWNO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YdWU8L0F1dGhvcj48WWVhcj4yMDE0PC9ZZWFyPjxSZWNO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30]</w:t>
            </w:r>
            <w:r w:rsidR="00B77525" w:rsidRPr="00F11E9D">
              <w:rPr>
                <w:rFonts w:asciiTheme="majorHAnsi" w:hAnsiTheme="majorHAnsi" w:cs="Times New Roman"/>
                <w:b/>
                <w:sz w:val="22"/>
                <w:szCs w:val="22"/>
                <w:lang w:val="en-GB"/>
              </w:rPr>
              <w:fldChar w:fldCharType="end"/>
            </w:r>
          </w:p>
        </w:tc>
        <w:tc>
          <w:tcPr>
            <w:tcW w:w="0" w:type="auto"/>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cluster-RCT</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USA</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primary care practices</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not reported</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usual care (at baselin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221</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1 and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62.9 (10.8)</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35.7%</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English </w:t>
            </w:r>
          </w:p>
          <w:p w:rsidR="00CC5DA3"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991B59"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nchors not reported</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2.4 (1.1) </w:t>
            </w:r>
          </w:p>
          <w:p w:rsidR="00CC5DA3" w:rsidRPr="00F11E9D" w:rsidRDefault="00CC5DA3" w:rsidP="003322E2">
            <w:pPr>
              <w:spacing w:line="240" w:lineRule="auto"/>
              <w:jc w:val="left"/>
              <w:rPr>
                <w:rFonts w:asciiTheme="majorHAnsi" w:hAnsiTheme="majorHAnsi" w:cs="Times New Roman"/>
                <w:i/>
                <w:sz w:val="22"/>
                <w:szCs w:val="22"/>
              </w:rPr>
            </w:pPr>
          </w:p>
          <w:p w:rsidR="00CC5DA3" w:rsidRPr="00F11E9D" w:rsidRDefault="00CC5DA3" w:rsidP="003322E2">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Unpublished data sent by author.</w:t>
            </w:r>
          </w:p>
        </w:tc>
      </w:tr>
      <w:tr w:rsidR="00CC5DA3" w:rsidRPr="00F11E9D" w:rsidTr="00D05E89">
        <w:trPr>
          <w:trHeight w:val="193"/>
        </w:trPr>
        <w:tc>
          <w:tcPr>
            <w:tcW w:w="0" w:type="auto"/>
          </w:tcPr>
          <w:p w:rsidR="00CC5DA3" w:rsidRPr="00F11E9D" w:rsidRDefault="00CC5DA3" w:rsidP="003322E2">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Zuercher &amp; al (2014)</w:t>
            </w:r>
            <w:r w:rsidR="00B77525" w:rsidRPr="00F11E9D">
              <w:rPr>
                <w:rFonts w:asciiTheme="majorHAnsi" w:hAnsiTheme="majorHAnsi" w:cs="Times New Roman"/>
                <w:b/>
                <w:sz w:val="22"/>
                <w:szCs w:val="22"/>
                <w:lang w:val="en-GB"/>
              </w:rPr>
              <w:fldChar w:fldCharType="begin">
                <w:fldData xml:space="preserve">PEVuZE5vdGU+PENpdGU+PEF1dGhvcj5adWVyY2hlcjwvQXV0aG9yPjxZZWFyPjIwMTU8L1llYXI+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adWVyY2hlcjwvQXV0aG9yPjxZZWFyPjIwMTU8L1llYXI+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31-33]</w:t>
            </w:r>
            <w:r w:rsidR="00B77525" w:rsidRPr="00F11E9D">
              <w:rPr>
                <w:rFonts w:asciiTheme="majorHAnsi" w:hAnsiTheme="majorHAnsi" w:cs="Times New Roman"/>
                <w:b/>
                <w:sz w:val="22"/>
                <w:szCs w:val="22"/>
                <w:lang w:val="en-GB"/>
              </w:rPr>
              <w:fldChar w:fldCharType="end"/>
            </w:r>
          </w:p>
          <w:p w:rsidR="00CC5DA3" w:rsidRPr="00F11E9D" w:rsidRDefault="00CC5DA3" w:rsidP="003322E2">
            <w:pPr>
              <w:spacing w:line="240" w:lineRule="auto"/>
              <w:jc w:val="left"/>
              <w:rPr>
                <w:rFonts w:asciiTheme="majorHAnsi" w:hAnsiTheme="majorHAnsi" w:cs="Times New Roman"/>
                <w:b/>
                <w:sz w:val="22"/>
                <w:szCs w:val="22"/>
                <w:lang w:val="en-GB"/>
              </w:rPr>
            </w:pPr>
          </w:p>
          <w:p w:rsidR="00CC5DA3" w:rsidRPr="00F11E9D" w:rsidRDefault="00CC5DA3" w:rsidP="003322E2">
            <w:pPr>
              <w:spacing w:line="240" w:lineRule="auto"/>
              <w:jc w:val="left"/>
              <w:rPr>
                <w:rFonts w:asciiTheme="majorHAnsi" w:hAnsiTheme="majorHAnsi" w:cs="Times New Roman"/>
                <w:b/>
                <w:sz w:val="22"/>
                <w:szCs w:val="22"/>
                <w:lang w:val="en-GB"/>
              </w:rPr>
            </w:pP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cross-sectional analyses of prospective cohort (baseline data only)</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Switzerland</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mixed (population-based)</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multiple care providers</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usual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519</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Any type</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 xml:space="preserve">64.5 (11.3) </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59.7%</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French </w:t>
            </w:r>
          </w:p>
          <w:p w:rsidR="00CC5DA3"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7F03FD"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ever to alway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i/>
                <w:sz w:val="22"/>
                <w:szCs w:val="22"/>
              </w:rPr>
            </w:pPr>
            <w:r w:rsidRPr="00F11E9D">
              <w:rPr>
                <w:rFonts w:asciiTheme="majorHAnsi" w:hAnsiTheme="majorHAnsi" w:cs="Times New Roman"/>
                <w:sz w:val="22"/>
                <w:szCs w:val="22"/>
              </w:rPr>
              <w:t>2.8 (0.95)</w:t>
            </w:r>
          </w:p>
        </w:tc>
      </w:tr>
      <w:tr w:rsidR="00CC5DA3" w:rsidRPr="00F11E9D" w:rsidTr="00D05E89">
        <w:trPr>
          <w:trHeight w:val="193"/>
        </w:trPr>
        <w:tc>
          <w:tcPr>
            <w:tcW w:w="0" w:type="auto"/>
          </w:tcPr>
          <w:p w:rsidR="00CC5DA3" w:rsidRPr="00F11E9D" w:rsidRDefault="00CC5DA3" w:rsidP="003322E2">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Ko &amp; al (2013)</w:t>
            </w:r>
            <w:r w:rsidR="00B77525" w:rsidRPr="00F11E9D">
              <w:rPr>
                <w:rFonts w:asciiTheme="majorHAnsi" w:hAnsiTheme="majorHAnsi" w:cs="Times New Roman"/>
                <w:b/>
                <w:sz w:val="22"/>
                <w:szCs w:val="22"/>
                <w:lang w:val="en-GB"/>
              </w:rPr>
              <w:fldChar w:fldCharType="begin"/>
            </w:r>
            <w:r w:rsidR="00F11E9D">
              <w:rPr>
                <w:rFonts w:asciiTheme="majorHAnsi" w:hAnsiTheme="majorHAnsi" w:cs="Times New Roman"/>
                <w:b/>
                <w:sz w:val="22"/>
                <w:szCs w:val="22"/>
                <w:lang w:val="en-GB"/>
              </w:rPr>
              <w:instrText xml:space="preserve"> ADDIN EN.CITE &lt;EndNote&gt;&lt;Cite&gt;&lt;Author&gt;Ko&lt;/Author&gt;&lt;Year&gt;2013&lt;/Year&gt;&lt;RecNum&gt;35&lt;/RecNum&gt;&lt;DisplayText&gt;[34]&lt;/DisplayText&gt;&lt;record&gt;&lt;rec-number&gt;35&lt;/rec-number&gt;&lt;foreign-keys&gt;&lt;key app="EN" db-id="99evszee82wvpreztd2vdat3eeaf95zvept9" timestamp="1503390828"&gt;35&lt;/key&gt;&lt;/foreign-keys&gt;&lt;ref-type name="Journal Article"&gt;17&lt;/ref-type&gt;&lt;contributors&gt;&lt;authors&gt;&lt;author&gt;Ko, J.&lt;/author&gt;&lt;author&gt;Delafield, R.&lt;/author&gt;&lt;author&gt;Davis, J.&lt;/author&gt;&lt;author&gt;Mau, M. K.&lt;/author&gt;&lt;/authors&gt;&lt;/contributors&gt;&lt;titles&gt;&lt;title&gt;Characteristics of Patients with Type 2 Diabetes Mellitus in Two Rural, Medically Underserved Communities&lt;/title&gt;&lt;secondary-title&gt;Hawaii J Med Public Health&lt;/secondary-title&gt;&lt;alt-title&gt;Hawai&amp;apos;i Journal of Medicine &amp;amp; Public Health&lt;/alt-title&gt;&lt;/titles&gt;&lt;periodical&gt;&lt;full-title&gt;Hawaii J Med Public Health&lt;/full-title&gt;&lt;abbr-1&gt;Hawai&amp;apos;i Journal of Medicine &amp;amp; Public Health&lt;/abbr-1&gt;&lt;/periodical&gt;&lt;alt-periodical&gt;&lt;full-title&gt;Hawaii J Med Public Health&lt;/full-title&gt;&lt;abbr-1&gt;Hawai&amp;apos;i Journal of Medicine &amp;amp; Public Health&lt;/abbr-1&gt;&lt;/alt-periodical&gt;&lt;pages&gt;191-6&lt;/pages&gt;&lt;volume&gt;72&lt;/volume&gt;&lt;number&gt;6&lt;/number&gt;&lt;dates&gt;&lt;year&gt;2013&lt;/year&gt;&lt;pub-dates&gt;&lt;date&gt;Jun&lt;/date&gt;&lt;/pub-dates&gt;&lt;/dates&gt;&lt;isbn&gt;2165-8218 (Print)&amp;#xD;2165-8242 (Electronic)&lt;/isbn&gt;&lt;accession-num&gt;23795328&lt;/accession-num&gt;&lt;urls&gt;&lt;/urls&gt;&lt;custom2&gt;PMC4600129&lt;/custom2&gt;&lt;remote-database-name&gt; pmc&lt;/remote-database-name&gt;&lt;language&gt;eng&lt;/language&gt;&lt;/record&gt;&lt;/Cite&gt;&lt;/EndNote&gt;</w:instrText>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34680E">
              <w:rPr>
                <w:rFonts w:asciiTheme="majorHAnsi" w:hAnsiTheme="majorHAnsi" w:cs="Times New Roman"/>
                <w:b/>
                <w:noProof/>
                <w:sz w:val="22"/>
                <w:szCs w:val="22"/>
                <w:lang w:val="en-GB"/>
              </w:rPr>
              <w:lastRenderedPageBreak/>
              <w:t>[</w:t>
            </w:r>
            <w:r w:rsidR="00F11E9D">
              <w:rPr>
                <w:rFonts w:asciiTheme="majorHAnsi" w:hAnsiTheme="majorHAnsi" w:cs="Times New Roman"/>
                <w:b/>
                <w:noProof/>
                <w:sz w:val="22"/>
                <w:szCs w:val="22"/>
                <w:lang w:val="en-GB"/>
              </w:rPr>
              <w:t>34]</w:t>
            </w:r>
            <w:r w:rsidR="00B77525" w:rsidRPr="00F11E9D">
              <w:rPr>
                <w:rFonts w:asciiTheme="majorHAnsi" w:hAnsiTheme="majorHAnsi" w:cs="Times New Roman"/>
                <w:b/>
                <w:sz w:val="22"/>
                <w:szCs w:val="22"/>
                <w:lang w:val="en-GB"/>
              </w:rPr>
              <w:fldChar w:fldCharType="end"/>
            </w:r>
          </w:p>
          <w:p w:rsidR="00CC5DA3" w:rsidRPr="00F11E9D" w:rsidRDefault="00CC5DA3" w:rsidP="003322E2">
            <w:pPr>
              <w:spacing w:line="240" w:lineRule="auto"/>
              <w:jc w:val="left"/>
              <w:rPr>
                <w:rFonts w:asciiTheme="majorHAnsi" w:hAnsiTheme="majorHAnsi" w:cs="Times New Roman"/>
                <w:b/>
                <w:sz w:val="22"/>
                <w:szCs w:val="22"/>
                <w:lang w:val="en-GB"/>
              </w:rPr>
            </w:pP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lastRenderedPageBreak/>
              <w:t>Study design</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 xml:space="preserve">controlled before-after </w:t>
            </w:r>
            <w:r w:rsidRPr="00F11E9D">
              <w:rPr>
                <w:rFonts w:asciiTheme="majorHAnsi" w:hAnsiTheme="majorHAnsi" w:cs="Times New Roman"/>
                <w:sz w:val="22"/>
                <w:szCs w:val="22"/>
                <w:lang w:val="en-GB"/>
              </w:rPr>
              <w:lastRenderedPageBreak/>
              <w:t>study (baseline data only)</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USA</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Setting:</w:t>
            </w:r>
            <w:r w:rsidRPr="00F11E9D">
              <w:rPr>
                <w:rFonts w:asciiTheme="majorHAnsi" w:hAnsiTheme="majorHAnsi" w:cs="Times New Roman"/>
                <w:sz w:val="22"/>
                <w:szCs w:val="22"/>
                <w:lang w:val="en-GB"/>
              </w:rPr>
              <w:t xml:space="preserve"> community (outpatient care services and community outreach programs)</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lang w:val="en-GB"/>
              </w:rPr>
              <w:t>HC professionals</w:t>
            </w:r>
            <w:r w:rsidRPr="00F11E9D">
              <w:rPr>
                <w:rFonts w:asciiTheme="majorHAnsi" w:hAnsiTheme="majorHAnsi" w:cs="Times New Roman"/>
                <w:sz w:val="22"/>
                <w:szCs w:val="22"/>
                <w:lang w:val="en-GB"/>
              </w:rPr>
              <w:t xml:space="preserve">: </w:t>
            </w:r>
            <w:r w:rsidRPr="00F11E9D">
              <w:rPr>
                <w:rFonts w:asciiTheme="majorHAnsi" w:hAnsiTheme="majorHAnsi" w:cs="Times New Roman"/>
                <w:sz w:val="22"/>
                <w:szCs w:val="22"/>
              </w:rPr>
              <w:t>not reported</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usual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lastRenderedPageBreak/>
              <w:t>40</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 xml:space="preserve">58 (13) </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60%</w:t>
            </w:r>
          </w:p>
        </w:tc>
        <w:tc>
          <w:tcPr>
            <w:tcW w:w="0" w:type="auto"/>
            <w:tcBorders>
              <w:right w:val="nil"/>
            </w:tcBorders>
          </w:tcPr>
          <w:p w:rsidR="00CC5DA3"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Language and </w:t>
            </w:r>
            <w:r w:rsidRPr="00F11E9D">
              <w:rPr>
                <w:rFonts w:asciiTheme="majorHAnsi" w:hAnsiTheme="majorHAnsi" w:cs="Times New Roman"/>
                <w:sz w:val="22"/>
                <w:szCs w:val="22"/>
              </w:rPr>
              <w:lastRenderedPageBreak/>
              <w:t xml:space="preserve">anchors </w:t>
            </w:r>
            <w:r w:rsidR="00CC5DA3" w:rsidRPr="00F11E9D">
              <w:rPr>
                <w:rFonts w:asciiTheme="majorHAnsi" w:hAnsiTheme="majorHAnsi" w:cs="Times New Roman"/>
                <w:sz w:val="22"/>
                <w:szCs w:val="22"/>
              </w:rPr>
              <w:t xml:space="preserve">not reported </w:t>
            </w:r>
          </w:p>
          <w:p w:rsidR="00CC5DA3"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CC5DA3" w:rsidRPr="00F11E9D" w:rsidRDefault="00CC5DA3" w:rsidP="003322E2">
            <w:pPr>
              <w:spacing w:line="240" w:lineRule="auto"/>
              <w:jc w:val="left"/>
              <w:rPr>
                <w:rFonts w:asciiTheme="majorHAnsi" w:hAnsiTheme="majorHAnsi" w:cs="Times New Roman"/>
                <w:sz w:val="22"/>
                <w:szCs w:val="22"/>
              </w:rPr>
            </w:pP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lastRenderedPageBreak/>
              <w:t>3.5 (0.9)</w:t>
            </w:r>
          </w:p>
        </w:tc>
      </w:tr>
      <w:tr w:rsidR="00CC5DA3" w:rsidRPr="00F11E9D" w:rsidTr="00D05E89">
        <w:trPr>
          <w:trHeight w:val="228"/>
        </w:trPr>
        <w:tc>
          <w:tcPr>
            <w:tcW w:w="0" w:type="auto"/>
          </w:tcPr>
          <w:p w:rsidR="00CC5DA3" w:rsidRPr="00F11E9D" w:rsidRDefault="00CC5DA3" w:rsidP="003322E2">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 xml:space="preserve">Liu </w:t>
            </w:r>
            <w:r w:rsidRPr="00F11E9D">
              <w:rPr>
                <w:rFonts w:asciiTheme="majorHAnsi" w:hAnsiTheme="majorHAnsi" w:cs="Times New Roman"/>
                <w:b/>
                <w:sz w:val="22"/>
                <w:szCs w:val="22"/>
                <w:lang w:val="en-GB"/>
              </w:rPr>
              <w:t>&amp; al (</w:t>
            </w:r>
            <w:r w:rsidRPr="00F11E9D">
              <w:rPr>
                <w:rFonts w:asciiTheme="majorHAnsi" w:hAnsiTheme="majorHAnsi" w:cs="Times New Roman"/>
                <w:b/>
                <w:sz w:val="22"/>
                <w:szCs w:val="22"/>
              </w:rPr>
              <w:t>2013)</w:t>
            </w:r>
            <w:r w:rsidR="00B77525" w:rsidRPr="00F11E9D">
              <w:rPr>
                <w:rFonts w:asciiTheme="majorHAnsi" w:hAnsiTheme="majorHAnsi" w:cs="Times New Roman"/>
                <w:b/>
                <w:sz w:val="22"/>
                <w:szCs w:val="22"/>
              </w:rPr>
              <w:fldChar w:fldCharType="begin">
                <w:fldData xml:space="preserve">PEVuZE5vdGU+PENpdGU+PEF1dGhvcj5MaXU8L0F1dGhvcj48WWVhcj4yMDEzPC9ZZWFyPjxSZWNO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F11E9D">
              <w:rPr>
                <w:rFonts w:asciiTheme="majorHAnsi" w:hAnsiTheme="majorHAnsi" w:cs="Times New Roman"/>
                <w:b/>
                <w:sz w:val="22"/>
                <w:szCs w:val="22"/>
              </w:rPr>
              <w:instrText xml:space="preserve"> ADDIN EN.CITE </w:instrText>
            </w:r>
            <w:r w:rsidR="00B77525">
              <w:rPr>
                <w:rFonts w:asciiTheme="majorHAnsi" w:hAnsiTheme="majorHAnsi" w:cs="Times New Roman"/>
                <w:b/>
                <w:sz w:val="22"/>
                <w:szCs w:val="22"/>
              </w:rPr>
              <w:fldChar w:fldCharType="begin">
                <w:fldData xml:space="preserve">PEVuZE5vdGU+PENpdGU+PEF1dGhvcj5MaXU8L0F1dGhvcj48WWVhcj4yMDEzPC9ZZWFyPjxSZWNO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F11E9D">
              <w:rPr>
                <w:rFonts w:asciiTheme="majorHAnsi" w:hAnsiTheme="majorHAnsi" w:cs="Times New Roman"/>
                <w:b/>
                <w:sz w:val="22"/>
                <w:szCs w:val="22"/>
              </w:rPr>
              <w:instrText xml:space="preserve"> ADDIN EN.CITE.DATA </w:instrText>
            </w:r>
            <w:r w:rsidR="00B77525">
              <w:rPr>
                <w:rFonts w:asciiTheme="majorHAnsi" w:hAnsiTheme="majorHAnsi" w:cs="Times New Roman"/>
                <w:b/>
                <w:sz w:val="22"/>
                <w:szCs w:val="22"/>
              </w:rPr>
            </w:r>
            <w:r w:rsidR="00B77525">
              <w:rPr>
                <w:rFonts w:asciiTheme="majorHAnsi" w:hAnsiTheme="majorHAnsi" w:cs="Times New Roman"/>
                <w:b/>
                <w:sz w:val="22"/>
                <w:szCs w:val="22"/>
              </w:rPr>
              <w:fldChar w:fldCharType="end"/>
            </w:r>
            <w:r w:rsidR="00B77525" w:rsidRPr="00F11E9D">
              <w:rPr>
                <w:rFonts w:asciiTheme="majorHAnsi" w:hAnsiTheme="majorHAnsi" w:cs="Times New Roman"/>
                <w:b/>
                <w:sz w:val="22"/>
                <w:szCs w:val="22"/>
              </w:rPr>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35]</w:t>
            </w:r>
            <w:r w:rsidR="00B77525" w:rsidRPr="00F11E9D">
              <w:rPr>
                <w:rFonts w:asciiTheme="majorHAnsi" w:hAnsiTheme="majorHAnsi" w:cs="Times New Roman"/>
                <w:b/>
                <w:sz w:val="22"/>
                <w:szCs w:val="22"/>
              </w:rPr>
              <w:fldChar w:fldCharType="end"/>
            </w:r>
          </w:p>
          <w:p w:rsidR="00CC5DA3" w:rsidRPr="00F11E9D" w:rsidRDefault="00CC5DA3" w:rsidP="003322E2">
            <w:pPr>
              <w:spacing w:line="240" w:lineRule="auto"/>
              <w:jc w:val="left"/>
              <w:rPr>
                <w:rFonts w:asciiTheme="majorHAnsi" w:hAnsiTheme="majorHAnsi" w:cs="Times New Roman"/>
                <w:b/>
                <w:sz w:val="22"/>
                <w:szCs w:val="22"/>
              </w:rPr>
            </w:pP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 xml:space="preserve">cross-sectional study </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China</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Setting:</w:t>
            </w:r>
            <w:r w:rsidRPr="00F11E9D">
              <w:rPr>
                <w:rFonts w:asciiTheme="majorHAnsi" w:hAnsiTheme="majorHAnsi" w:cs="Times New Roman"/>
                <w:sz w:val="22"/>
                <w:szCs w:val="22"/>
                <w:lang w:val="en-GB"/>
              </w:rPr>
              <w:t xml:space="preserve"> community health centers</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lang w:val="en-GB"/>
              </w:rPr>
              <w:t>HC professionals</w:t>
            </w:r>
            <w:r w:rsidRPr="00F11E9D">
              <w:rPr>
                <w:rFonts w:asciiTheme="majorHAnsi" w:hAnsiTheme="majorHAnsi" w:cs="Times New Roman"/>
                <w:sz w:val="22"/>
                <w:szCs w:val="22"/>
                <w:lang w:val="en-GB"/>
              </w:rPr>
              <w:t xml:space="preserve">: </w:t>
            </w:r>
            <w:r w:rsidRPr="00F11E9D">
              <w:rPr>
                <w:rFonts w:asciiTheme="majorHAnsi" w:hAnsiTheme="majorHAnsi" w:cs="Times New Roman"/>
                <w:sz w:val="22"/>
                <w:szCs w:val="22"/>
              </w:rPr>
              <w:t>multiple care providers (often exclusively GPs)</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integrated care (health management)</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960</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68.3 (10.4)</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39.6%</w:t>
            </w:r>
          </w:p>
        </w:tc>
        <w:tc>
          <w:tcPr>
            <w:tcW w:w="0" w:type="auto"/>
            <w:tcBorders>
              <w:right w:val="nil"/>
            </w:tcBorders>
          </w:tcPr>
          <w:p w:rsidR="00CC5DA3" w:rsidRPr="00F11E9D" w:rsidRDefault="00E916F6"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Language </w:t>
            </w:r>
            <w:r w:rsidR="00CC5DA3" w:rsidRPr="00F11E9D">
              <w:rPr>
                <w:rFonts w:asciiTheme="majorHAnsi" w:hAnsiTheme="majorHAnsi" w:cs="Times New Roman"/>
                <w:sz w:val="22"/>
                <w:szCs w:val="22"/>
              </w:rPr>
              <w:t xml:space="preserve">not reported </w:t>
            </w:r>
          </w:p>
          <w:p w:rsidR="00CC5DA3"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E916F6" w:rsidRPr="00F11E9D" w:rsidRDefault="00E916F6"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lmost never to almost alway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not reported</w:t>
            </w:r>
          </w:p>
          <w:p w:rsidR="00CC5DA3" w:rsidRPr="00F11E9D" w:rsidRDefault="00CC5DA3" w:rsidP="003322E2">
            <w:pPr>
              <w:spacing w:line="240" w:lineRule="auto"/>
              <w:jc w:val="left"/>
              <w:rPr>
                <w:rFonts w:asciiTheme="majorHAnsi" w:hAnsiTheme="majorHAnsi" w:cs="Times New Roman"/>
                <w:sz w:val="22"/>
                <w:szCs w:val="22"/>
                <w:lang w:val="en-GB"/>
              </w:rPr>
            </w:pPr>
          </w:p>
          <w:p w:rsidR="00CC5DA3" w:rsidRPr="00F11E9D" w:rsidRDefault="00CC5DA3" w:rsidP="003322E2">
            <w:pPr>
              <w:spacing w:line="240" w:lineRule="auto"/>
              <w:jc w:val="left"/>
              <w:rPr>
                <w:rFonts w:asciiTheme="majorHAnsi" w:hAnsiTheme="majorHAnsi" w:cs="Times New Roman"/>
                <w:i/>
                <w:sz w:val="22"/>
                <w:szCs w:val="22"/>
                <w:lang w:val="en-GB"/>
              </w:rPr>
            </w:pPr>
            <w:r w:rsidRPr="00F11E9D">
              <w:rPr>
                <w:rFonts w:asciiTheme="majorHAnsi" w:hAnsiTheme="majorHAnsi" w:cs="Times New Roman"/>
                <w:i/>
                <w:sz w:val="22"/>
                <w:szCs w:val="22"/>
                <w:lang w:val="en-GB"/>
              </w:rPr>
              <w:t>Author contacted but not reply.</w:t>
            </w:r>
          </w:p>
        </w:tc>
      </w:tr>
      <w:tr w:rsidR="00CC5DA3" w:rsidRPr="00F11E9D" w:rsidTr="00D05E89">
        <w:trPr>
          <w:trHeight w:val="228"/>
        </w:trPr>
        <w:tc>
          <w:tcPr>
            <w:tcW w:w="0" w:type="auto"/>
          </w:tcPr>
          <w:p w:rsidR="00CC5DA3" w:rsidRPr="00F11E9D" w:rsidRDefault="00CC5DA3" w:rsidP="003322E2">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Sansgiry &amp; al (2013)</w:t>
            </w:r>
            <w:r w:rsidR="00B77525" w:rsidRPr="00F11E9D">
              <w:rPr>
                <w:rFonts w:asciiTheme="majorHAnsi" w:hAnsiTheme="majorHAnsi" w:cs="Times New Roman"/>
                <w:b/>
                <w:sz w:val="22"/>
                <w:szCs w:val="22"/>
              </w:rPr>
              <w:fldChar w:fldCharType="begin">
                <w:fldData xml:space="preserve">PEVuZE5vdGU+PENpdGU+PEF1dGhvcj5TYW5zZ2lyeTwvQXV0aG9yPjxZZWFyPjIwMTM8L1llYXI+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F11E9D">
              <w:rPr>
                <w:rFonts w:asciiTheme="majorHAnsi" w:hAnsiTheme="majorHAnsi" w:cs="Times New Roman"/>
                <w:b/>
                <w:sz w:val="22"/>
                <w:szCs w:val="22"/>
              </w:rPr>
              <w:instrText xml:space="preserve"> ADDIN EN.CITE </w:instrText>
            </w:r>
            <w:r w:rsidR="00B77525">
              <w:rPr>
                <w:rFonts w:asciiTheme="majorHAnsi" w:hAnsiTheme="majorHAnsi" w:cs="Times New Roman"/>
                <w:b/>
                <w:sz w:val="22"/>
                <w:szCs w:val="22"/>
              </w:rPr>
              <w:fldChar w:fldCharType="begin">
                <w:fldData xml:space="preserve">PEVuZE5vdGU+PENpdGU+PEF1dGhvcj5TYW5zZ2lyeTwvQXV0aG9yPjxZZWFyPjIwMTM8L1llYXI+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F11E9D">
              <w:rPr>
                <w:rFonts w:asciiTheme="majorHAnsi" w:hAnsiTheme="majorHAnsi" w:cs="Times New Roman"/>
                <w:b/>
                <w:sz w:val="22"/>
                <w:szCs w:val="22"/>
              </w:rPr>
              <w:instrText xml:space="preserve"> ADDIN EN.CITE.DATA </w:instrText>
            </w:r>
            <w:r w:rsidR="00B77525">
              <w:rPr>
                <w:rFonts w:asciiTheme="majorHAnsi" w:hAnsiTheme="majorHAnsi" w:cs="Times New Roman"/>
                <w:b/>
                <w:sz w:val="22"/>
                <w:szCs w:val="22"/>
              </w:rPr>
            </w:r>
            <w:r w:rsidR="00B77525">
              <w:rPr>
                <w:rFonts w:asciiTheme="majorHAnsi" w:hAnsiTheme="majorHAnsi" w:cs="Times New Roman"/>
                <w:b/>
                <w:sz w:val="22"/>
                <w:szCs w:val="22"/>
              </w:rPr>
              <w:fldChar w:fldCharType="end"/>
            </w:r>
            <w:r w:rsidR="00B77525" w:rsidRPr="00F11E9D">
              <w:rPr>
                <w:rFonts w:asciiTheme="majorHAnsi" w:hAnsiTheme="majorHAnsi" w:cs="Times New Roman"/>
                <w:b/>
                <w:sz w:val="22"/>
                <w:szCs w:val="22"/>
              </w:rPr>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36]</w:t>
            </w:r>
            <w:r w:rsidR="00B77525" w:rsidRPr="00F11E9D">
              <w:rPr>
                <w:rFonts w:asciiTheme="majorHAnsi" w:hAnsiTheme="majorHAnsi" w:cs="Times New Roman"/>
                <w:b/>
                <w:sz w:val="22"/>
                <w:szCs w:val="22"/>
              </w:rPr>
              <w:fldChar w:fldCharType="end"/>
            </w:r>
          </w:p>
          <w:p w:rsidR="00CC5DA3" w:rsidRPr="00F11E9D" w:rsidRDefault="00CC5DA3" w:rsidP="003322E2">
            <w:pPr>
              <w:spacing w:line="240" w:lineRule="auto"/>
              <w:jc w:val="left"/>
              <w:rPr>
                <w:rFonts w:asciiTheme="majorHAnsi" w:hAnsiTheme="majorHAnsi" w:cs="Times New Roman"/>
                <w:b/>
                <w:sz w:val="22"/>
                <w:szCs w:val="22"/>
              </w:rPr>
            </w:pPr>
          </w:p>
        </w:tc>
        <w:tc>
          <w:tcPr>
            <w:tcW w:w="0" w:type="auto"/>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cross-sectional study</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USA</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Setting:</w:t>
            </w:r>
            <w:r w:rsidRPr="00F11E9D">
              <w:rPr>
                <w:rFonts w:asciiTheme="majorHAnsi" w:hAnsiTheme="majorHAnsi" w:cs="Times New Roman"/>
                <w:sz w:val="22"/>
                <w:szCs w:val="22"/>
                <w:lang w:val="en-GB"/>
              </w:rPr>
              <w:t xml:space="preserve"> not clear (Veterans Affairs center)</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lang w:val="en-GB"/>
              </w:rPr>
              <w:t>HC professionals</w:t>
            </w:r>
            <w:r w:rsidRPr="00F11E9D">
              <w:rPr>
                <w:rFonts w:asciiTheme="majorHAnsi" w:hAnsiTheme="majorHAnsi" w:cs="Times New Roman"/>
                <w:sz w:val="22"/>
                <w:szCs w:val="22"/>
                <w:lang w:val="en-GB"/>
              </w:rPr>
              <w:t>: not reported</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not reported</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126</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not reported</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 xml:space="preserve">not reported </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not reported</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not reported</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 xml:space="preserve">not reported </w:t>
            </w:r>
          </w:p>
          <w:p w:rsidR="00CC5DA3" w:rsidRPr="00F11E9D" w:rsidRDefault="00CC5DA3" w:rsidP="003322E2">
            <w:pPr>
              <w:spacing w:line="240" w:lineRule="auto"/>
              <w:jc w:val="left"/>
              <w:rPr>
                <w:rFonts w:asciiTheme="majorHAnsi" w:hAnsiTheme="majorHAnsi" w:cs="Times New Roman"/>
                <w:sz w:val="22"/>
                <w:szCs w:val="22"/>
                <w:lang w:val="en-GB"/>
              </w:rPr>
            </w:pPr>
          </w:p>
        </w:tc>
      </w:tr>
      <w:tr w:rsidR="00CC5DA3" w:rsidRPr="00F11E9D" w:rsidTr="00D05E89">
        <w:trPr>
          <w:trHeight w:val="228"/>
        </w:trPr>
        <w:tc>
          <w:tcPr>
            <w:tcW w:w="0" w:type="auto"/>
          </w:tcPr>
          <w:p w:rsidR="00CC5DA3" w:rsidRPr="00F11E9D" w:rsidRDefault="00CC5DA3" w:rsidP="00F11E9D">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Drewes &amp; al (2012)</w:t>
            </w:r>
            <w:r w:rsidR="00B77525" w:rsidRPr="00F11E9D">
              <w:rPr>
                <w:rFonts w:asciiTheme="majorHAnsi" w:hAnsiTheme="majorHAnsi" w:cs="Times New Roman"/>
                <w:b/>
                <w:sz w:val="22"/>
                <w:szCs w:val="22"/>
                <w:lang w:val="en-GB"/>
              </w:rPr>
              <w:fldChar w:fldCharType="begin"/>
            </w:r>
            <w:r w:rsidR="00F11E9D">
              <w:rPr>
                <w:rFonts w:asciiTheme="majorHAnsi" w:hAnsiTheme="majorHAnsi" w:cs="Times New Roman"/>
                <w:b/>
                <w:sz w:val="22"/>
                <w:szCs w:val="22"/>
                <w:lang w:val="en-GB"/>
              </w:rPr>
              <w:instrText xml:space="preserve"> ADDIN EN.CITE &lt;EndNote&gt;&lt;Cite&gt;&lt;Author&gt;Drewes&lt;/Author&gt;&lt;Year&gt;2012&lt;/Year&gt;&lt;RecNum&gt;12&lt;/RecNum&gt;&lt;DisplayText&gt;[37]&lt;/DisplayText&gt;&lt;record&gt;&lt;rec-number&gt;12&lt;/rec-number&gt;&lt;foreign-keys&gt;&lt;key app="EN" db-id="99evszee82wvpreztd2vdat3eeaf95zvept9" timestamp="1503390826"&gt;12&lt;/key&gt;&lt;/foreign-keys&gt;&lt;ref-type name="Journal Article"&gt;17&lt;/ref-type&gt;&lt;contributors&gt;&lt;authors&gt;&lt;author&gt;Drewes, H. W.&lt;/author&gt;&lt;author&gt;de Jong-van Til, J. T.&lt;/author&gt;&lt;author&gt;Struijs, J. N.&lt;/author&gt;&lt;author&gt;Baan, C. A.&lt;/author&gt;&lt;author&gt;Tekle, F. B.&lt;/author&gt;&lt;author&gt;Meijboom, B. R.&lt;/author&gt;&lt;author&gt;Westert, G. P.&lt;/author&gt;&lt;/authors&gt;&lt;/contributors&gt;&lt;auth-address&gt;Drewes,Hanneke W. Scientific Centre for Care and Welfare (Tranzo), Tilburg University, The Netherlands; and National Institute for Public Health and the Environment, Centre for Prevention and Health Services Research, Bilthoven, The Netherlands.&lt;/auth-address&gt;&lt;titles&gt;&lt;title&gt;Measuring chronic care management experience of patients with diabetes: PACIC and PACIC+ validation&lt;/title&gt;&lt;secondary-title&gt;International Journal of Integrated Care [Electronic Resource]&lt;/secondary-title&gt;&lt;alt-title&gt;Int J Integr Care&lt;/alt-title&gt;&lt;/titles&gt;&lt;periodical&gt;&lt;full-title&gt;International Journal of Integrated Care [Electronic Resource]&lt;/full-title&gt;&lt;abbr-1&gt;Int J Integr Care&lt;/abbr-1&gt;&lt;/periodical&gt;&lt;alt-periodical&gt;&lt;full-title&gt;International Journal of Integrated Care [Electronic Resource]&lt;/full-title&gt;&lt;abbr-1&gt;Int J Integr Care&lt;/abbr-1&gt;&lt;/alt-periodical&gt;&lt;pages&gt;e194&lt;/pages&gt;&lt;volume&gt;12&lt;/volume&gt;&lt;dates&gt;&lt;year&gt;2012&lt;/year&gt;&lt;pub-dates&gt;&lt;date&gt;Oct&lt;/date&gt;&lt;/pub-dates&gt;&lt;/dates&gt;&lt;isbn&gt;1568-4156&lt;/isbn&gt;&lt;accession-num&gt;23593054&lt;/accession-num&gt;&lt;urls&gt;&lt;related-urls&gt;&lt;url&gt;http://ovidsp.ovid.com/ovidweb.cgi?T=JS&amp;amp;CSC=Y&amp;amp;NEWS=N&amp;amp;PAGE=fulltext&amp;amp;D=prem&amp;amp;AN=23593054&lt;/url&gt;&lt;/related-urls&gt;&lt;/urls&gt;&lt;custom2&gt;PMC3601510&lt;/custom2&gt;&lt;remote-database-name&gt;MEDLINE&lt;/remote-database-name&gt;&lt;remote-database-provider&gt;Ovid Technologies&lt;/remote-database-provider&gt;&lt;language&gt;English&lt;/language&gt;&lt;/record&gt;&lt;/Cite&gt;&lt;/EndNote&gt;</w:instrText>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37]</w:t>
            </w:r>
            <w:r w:rsidR="00B77525" w:rsidRPr="00F11E9D">
              <w:rPr>
                <w:rFonts w:asciiTheme="majorHAnsi" w:hAnsiTheme="majorHAnsi" w:cs="Times New Roman"/>
                <w:b/>
                <w:sz w:val="22"/>
                <w:szCs w:val="22"/>
                <w:lang w:val="en-GB"/>
              </w:rPr>
              <w:fldChar w:fldCharType="end"/>
            </w: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w:t>
            </w:r>
            <w:r w:rsidRPr="00F11E9D">
              <w:rPr>
                <w:rFonts w:asciiTheme="majorHAnsi" w:hAnsiTheme="majorHAnsi" w:cs="Times New Roman"/>
                <w:sz w:val="22"/>
                <w:szCs w:val="22"/>
                <w:lang w:val="en-GB"/>
              </w:rPr>
              <w:t xml:space="preserve"> cross-sectional study </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Netherlands</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Setting</w:t>
            </w:r>
            <w:r w:rsidRPr="00F11E9D">
              <w:rPr>
                <w:rFonts w:asciiTheme="majorHAnsi" w:hAnsiTheme="majorHAnsi" w:cs="Times New Roman"/>
                <w:sz w:val="22"/>
                <w:szCs w:val="22"/>
                <w:lang w:val="en-GB"/>
              </w:rPr>
              <w:t>: primary care practice (n=69)</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HC professionals</w:t>
            </w:r>
            <w:r w:rsidRPr="00F11E9D">
              <w:rPr>
                <w:rFonts w:asciiTheme="majorHAnsi" w:hAnsiTheme="majorHAnsi" w:cs="Times New Roman"/>
                <w:sz w:val="22"/>
                <w:szCs w:val="22"/>
                <w:lang w:val="en-GB"/>
              </w:rPr>
              <w:t>: GPs</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 integrated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1547</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Type 2</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rPr>
              <w:t>(mostly)</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65.7 (11.4)</w:t>
            </w:r>
          </w:p>
          <w:p w:rsidR="00CC5DA3" w:rsidRPr="00F11E9D" w:rsidRDefault="00CC5DA3" w:rsidP="003322E2">
            <w:pPr>
              <w:spacing w:line="240" w:lineRule="auto"/>
              <w:jc w:val="left"/>
              <w:rPr>
                <w:rFonts w:asciiTheme="majorHAnsi" w:hAnsiTheme="majorHAnsi" w:cs="Times New Roman"/>
                <w:sz w:val="22"/>
                <w:szCs w:val="22"/>
                <w:lang w:val="en-GB"/>
              </w:rPr>
            </w:pPr>
          </w:p>
          <w:p w:rsidR="00CC5DA3" w:rsidRPr="00F11E9D" w:rsidRDefault="00CC5DA3" w:rsidP="003322E2">
            <w:pPr>
              <w:spacing w:line="240" w:lineRule="auto"/>
              <w:jc w:val="left"/>
              <w:rPr>
                <w:rFonts w:asciiTheme="majorHAnsi" w:hAnsiTheme="majorHAnsi" w:cs="Times New Roman"/>
                <w:sz w:val="22"/>
                <w:szCs w:val="22"/>
                <w:lang w:val="en-GB"/>
              </w:rPr>
            </w:pPr>
          </w:p>
          <w:p w:rsidR="00CC5DA3" w:rsidRPr="00F11E9D" w:rsidRDefault="00CC5DA3" w:rsidP="003322E2">
            <w:pPr>
              <w:spacing w:line="240" w:lineRule="auto"/>
              <w:jc w:val="left"/>
              <w:rPr>
                <w:rFonts w:asciiTheme="majorHAnsi" w:hAnsiTheme="majorHAnsi" w:cs="Times New Roman"/>
                <w:sz w:val="22"/>
                <w:szCs w:val="22"/>
                <w:lang w:val="en-GB"/>
              </w:rPr>
            </w:pP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53.6%</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Dutch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 + 6 i</w:t>
            </w:r>
            <w:r w:rsidR="00991B59" w:rsidRPr="00F11E9D">
              <w:rPr>
                <w:rFonts w:asciiTheme="majorHAnsi" w:hAnsiTheme="majorHAnsi" w:cs="Times New Roman"/>
                <w:sz w:val="22"/>
                <w:szCs w:val="22"/>
              </w:rPr>
              <w:t>tems regarding team functioning</w:t>
            </w:r>
          </w:p>
          <w:p w:rsidR="00991B59"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Almost never to almost </w:t>
            </w:r>
            <w:r w:rsidRPr="00F11E9D">
              <w:rPr>
                <w:rFonts w:asciiTheme="majorHAnsi" w:hAnsiTheme="majorHAnsi" w:cs="Times New Roman"/>
                <w:sz w:val="22"/>
                <w:szCs w:val="22"/>
              </w:rPr>
              <w:lastRenderedPageBreak/>
              <w:t>alway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lastRenderedPageBreak/>
              <w:t>2.8 (0.8)</w:t>
            </w:r>
          </w:p>
          <w:p w:rsidR="00CC5DA3" w:rsidRPr="00F11E9D" w:rsidRDefault="00CC5DA3" w:rsidP="003322E2">
            <w:pPr>
              <w:spacing w:line="240" w:lineRule="auto"/>
              <w:jc w:val="left"/>
              <w:rPr>
                <w:rFonts w:asciiTheme="majorHAnsi" w:hAnsiTheme="majorHAnsi" w:cs="Times New Roman"/>
                <w:sz w:val="22"/>
                <w:szCs w:val="22"/>
              </w:rPr>
            </w:pPr>
          </w:p>
          <w:p w:rsidR="00CC5DA3" w:rsidRPr="00F11E9D" w:rsidRDefault="00CC5DA3" w:rsidP="003322E2">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Unpublished data sent by author.</w:t>
            </w:r>
          </w:p>
        </w:tc>
      </w:tr>
      <w:tr w:rsidR="00CC5DA3" w:rsidRPr="00F11E9D" w:rsidTr="00D05E89">
        <w:trPr>
          <w:trHeight w:val="228"/>
        </w:trPr>
        <w:tc>
          <w:tcPr>
            <w:tcW w:w="0" w:type="auto"/>
          </w:tcPr>
          <w:p w:rsidR="00CC5DA3" w:rsidRPr="00F11E9D" w:rsidRDefault="00CC5DA3" w:rsidP="003322E2">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Ose &amp; al (2012)</w:t>
            </w:r>
            <w:r w:rsidR="00B77525" w:rsidRPr="00F11E9D">
              <w:rPr>
                <w:rFonts w:asciiTheme="majorHAnsi" w:hAnsiTheme="majorHAnsi" w:cs="Times New Roman"/>
                <w:b/>
                <w:sz w:val="22"/>
                <w:szCs w:val="22"/>
              </w:rPr>
              <w:fldChar w:fldCharType="begin">
                <w:fldData xml:space="preserve">PEVuZE5vdGU+PENpdGU+PEF1dGhvcj5Pc2U8L0F1dGhvcj48WWVhcj4yMDEyPC9ZZWFyPjxSZWNO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F11E9D">
              <w:rPr>
                <w:rFonts w:asciiTheme="majorHAnsi" w:hAnsiTheme="majorHAnsi" w:cs="Times New Roman"/>
                <w:b/>
                <w:sz w:val="22"/>
                <w:szCs w:val="22"/>
              </w:rPr>
              <w:instrText xml:space="preserve"> ADDIN EN.CITE </w:instrText>
            </w:r>
            <w:r w:rsidR="00B77525">
              <w:rPr>
                <w:rFonts w:asciiTheme="majorHAnsi" w:hAnsiTheme="majorHAnsi" w:cs="Times New Roman"/>
                <w:b/>
                <w:sz w:val="22"/>
                <w:szCs w:val="22"/>
              </w:rPr>
              <w:fldChar w:fldCharType="begin">
                <w:fldData xml:space="preserve">PEVuZE5vdGU+PENpdGU+PEF1dGhvcj5Pc2U8L0F1dGhvcj48WWVhcj4yMDEyPC9ZZWFyPjxSZWNO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F11E9D">
              <w:rPr>
                <w:rFonts w:asciiTheme="majorHAnsi" w:hAnsiTheme="majorHAnsi" w:cs="Times New Roman"/>
                <w:b/>
                <w:sz w:val="22"/>
                <w:szCs w:val="22"/>
              </w:rPr>
              <w:instrText xml:space="preserve"> ADDIN EN.CITE.DATA </w:instrText>
            </w:r>
            <w:r w:rsidR="00B77525">
              <w:rPr>
                <w:rFonts w:asciiTheme="majorHAnsi" w:hAnsiTheme="majorHAnsi" w:cs="Times New Roman"/>
                <w:b/>
                <w:sz w:val="22"/>
                <w:szCs w:val="22"/>
              </w:rPr>
            </w:r>
            <w:r w:rsidR="00B77525">
              <w:rPr>
                <w:rFonts w:asciiTheme="majorHAnsi" w:hAnsiTheme="majorHAnsi" w:cs="Times New Roman"/>
                <w:b/>
                <w:sz w:val="22"/>
                <w:szCs w:val="22"/>
              </w:rPr>
              <w:fldChar w:fldCharType="end"/>
            </w:r>
            <w:r w:rsidR="00B77525" w:rsidRPr="00F11E9D">
              <w:rPr>
                <w:rFonts w:asciiTheme="majorHAnsi" w:hAnsiTheme="majorHAnsi" w:cs="Times New Roman"/>
                <w:b/>
                <w:sz w:val="22"/>
                <w:szCs w:val="22"/>
              </w:rPr>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38, 39]</w:t>
            </w:r>
            <w:r w:rsidR="00B77525" w:rsidRPr="00F11E9D">
              <w:rPr>
                <w:rFonts w:asciiTheme="majorHAnsi" w:hAnsiTheme="majorHAnsi" w:cs="Times New Roman"/>
                <w:b/>
                <w:sz w:val="22"/>
                <w:szCs w:val="22"/>
              </w:rPr>
              <w:fldChar w:fldCharType="end"/>
            </w:r>
          </w:p>
          <w:p w:rsidR="00CC5DA3" w:rsidRPr="00F11E9D" w:rsidRDefault="00CC5DA3" w:rsidP="003322E2">
            <w:pPr>
              <w:spacing w:line="240" w:lineRule="auto"/>
              <w:jc w:val="left"/>
              <w:rPr>
                <w:rFonts w:asciiTheme="majorHAnsi" w:hAnsiTheme="majorHAnsi" w:cs="Times New Roman"/>
                <w:b/>
                <w:i/>
                <w:sz w:val="22"/>
                <w:szCs w:val="22"/>
              </w:rPr>
            </w:pPr>
          </w:p>
        </w:tc>
        <w:tc>
          <w:tcPr>
            <w:tcW w:w="0" w:type="auto"/>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cross sectional study with 2 study groups: disease management program (DMP) and routine care (RC)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Germany</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xml:space="preserve">: primary care practice </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HC professionals</w:t>
            </w:r>
            <w:r w:rsidRPr="00F11E9D">
              <w:rPr>
                <w:rFonts w:asciiTheme="majorHAnsi" w:hAnsiTheme="majorHAnsi" w:cs="Times New Roman"/>
                <w:sz w:val="22"/>
                <w:szCs w:val="22"/>
                <w:lang w:val="en-GB"/>
              </w:rPr>
              <w:t>: not reported</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Type of care</w:t>
            </w:r>
            <w:r w:rsidRPr="00F11E9D">
              <w:rPr>
                <w:rFonts w:asciiTheme="majorHAnsi" w:hAnsiTheme="majorHAnsi" w:cs="Times New Roman"/>
                <w:sz w:val="22"/>
                <w:szCs w:val="22"/>
                <w:lang w:val="en-GB"/>
              </w:rPr>
              <w:t>:</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DMP: integrated care</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RC: usual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1399</w:t>
            </w:r>
            <w:r w:rsidRPr="00F11E9D">
              <w:rPr>
                <w:rFonts w:asciiTheme="majorHAnsi" w:hAnsiTheme="majorHAnsi" w:cs="Times New Roman"/>
                <w:sz w:val="22"/>
                <w:szCs w:val="22"/>
                <w:lang w:val="fr-CH"/>
              </w:rPr>
              <w:t xml:space="preserve"> (total)</w:t>
            </w:r>
          </w:p>
          <w:p w:rsidR="00CC5DA3" w:rsidRPr="00F11E9D" w:rsidRDefault="00CC5DA3" w:rsidP="003322E2">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DMP: 865</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RC: 534</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DMP: 70.2 (8.3)</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RC: 70.5 (8.9)</w:t>
            </w:r>
          </w:p>
          <w:p w:rsidR="00CC5DA3" w:rsidRPr="00F11E9D" w:rsidRDefault="00CC5DA3" w:rsidP="003322E2">
            <w:pPr>
              <w:spacing w:line="240" w:lineRule="auto"/>
              <w:jc w:val="left"/>
              <w:rPr>
                <w:rFonts w:asciiTheme="majorHAnsi" w:hAnsiTheme="majorHAnsi" w:cs="Times New Roman"/>
                <w:sz w:val="22"/>
                <w:szCs w:val="22"/>
              </w:rPr>
            </w:pP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 </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DMP: 46.2%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RC: 46.6%</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German </w:t>
            </w:r>
          </w:p>
          <w:p w:rsidR="00CC5DA3"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991B59"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lmost never to almost alway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DMP: 3.26 (0.9)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RC: 2.86 (0.9) </w:t>
            </w:r>
          </w:p>
        </w:tc>
      </w:tr>
      <w:tr w:rsidR="00CC5DA3" w:rsidRPr="00F11E9D" w:rsidTr="00D05E89">
        <w:trPr>
          <w:trHeight w:val="228"/>
        </w:trPr>
        <w:tc>
          <w:tcPr>
            <w:tcW w:w="0" w:type="auto"/>
          </w:tcPr>
          <w:p w:rsidR="00CC5DA3" w:rsidRPr="00F11E9D" w:rsidRDefault="00CC5DA3" w:rsidP="003322E2">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Pemu &amp; al (2011)</w:t>
            </w:r>
            <w:r w:rsidR="00B77525" w:rsidRPr="00F11E9D">
              <w:rPr>
                <w:rFonts w:asciiTheme="majorHAnsi" w:hAnsiTheme="majorHAnsi" w:cs="Times New Roman"/>
                <w:b/>
                <w:sz w:val="22"/>
                <w:szCs w:val="22"/>
              </w:rPr>
              <w:fldChar w:fldCharType="begin"/>
            </w:r>
            <w:r w:rsidR="00F11E9D">
              <w:rPr>
                <w:rFonts w:asciiTheme="majorHAnsi" w:hAnsiTheme="majorHAnsi" w:cs="Times New Roman"/>
                <w:b/>
                <w:sz w:val="22"/>
                <w:szCs w:val="22"/>
              </w:rPr>
              <w:instrText xml:space="preserve"> ADDIN EN.CITE &lt;EndNote&gt;&lt;Cite&gt;&lt;Author&gt;Pemu&lt;/Author&gt;&lt;Year&gt;2011&lt;/Year&gt;&lt;RecNum&gt;33&lt;/RecNum&gt;&lt;DisplayText&gt;[40]&lt;/DisplayText&gt;&lt;record&gt;&lt;rec-number&gt;33&lt;/rec-number&gt;&lt;foreign-keys&gt;&lt;key app="EN" db-id="99evszee82wvpreztd2vdat3eeaf95zvept9" timestamp="1503390828"&gt;33&lt;/key&gt;&lt;/foreign-keys&gt;&lt;ref-type name="Journal Article"&gt;17&lt;/ref-type&gt;&lt;contributors&gt;&lt;authors&gt;&lt;author&gt;Pemu, P. E.&lt;/author&gt;&lt;author&gt;Quarshie, A. Q.&lt;/author&gt;&lt;author&gt;Josiah-Willock, R.&lt;/author&gt;&lt;author&gt;Ojutalayo, F. O.&lt;/author&gt;&lt;author&gt;Alema-Mensah, E.&lt;/author&gt;&lt;author&gt;Ofili, E. O.&lt;/author&gt;&lt;/authors&gt;&lt;/contributors&gt;&lt;titles&gt;&lt;title&gt;Socio-demographic Psychosocial and Clinical Characteristics of Participants in e-HealthyStrides©: An Interactive ehealth Program to Improve Diabetes Self-Management Skills&lt;/title&gt;&lt;secondary-title&gt;J Health Care Poor Underserved&lt;/secondary-title&gt;&lt;alt-title&gt;Journal of health care for the poor and underserved&lt;/alt-title&gt;&lt;/titles&gt;&lt;periodical&gt;&lt;full-title&gt;J Health Care Poor Underserved&lt;/full-title&gt;&lt;abbr-1&gt;Journal of health care for the poor and underserved&lt;/abbr-1&gt;&lt;/periodical&gt;&lt;alt-periodical&gt;&lt;full-title&gt;J Health Care Poor Underserved&lt;/full-title&gt;&lt;abbr-1&gt;Journal of health care for the poor and underserved&lt;/abbr-1&gt;&lt;/alt-periodical&gt;&lt;pages&gt;146-64&lt;/pages&gt;&lt;volume&gt;22&lt;/volume&gt;&lt;number&gt;4 Suppl&lt;/number&gt;&lt;dates&gt;&lt;year&gt;2011&lt;/year&gt;&lt;/dates&gt;&lt;isbn&gt;1049-2089 (Print)&amp;#xD;1548-6869 (Electronic)&lt;/isbn&gt;&lt;accession-num&gt;22102311&lt;/accession-num&gt;&lt;urls&gt;&lt;/urls&gt;&lt;custom2&gt;PMC3023779&lt;/custom2&gt;&lt;custom6&gt;Nihms367380&lt;/custom6&gt;&lt;electronic-resource-num&gt;10.1353/hpu.2011.0162&lt;/electronic-resource-num&gt;&lt;remote-database-name&gt; pmc&lt;/remote-database-name&gt;&lt;language&gt;eng&lt;/language&gt;&lt;/record&gt;&lt;/Cite&gt;&lt;/EndNote&gt;</w:instrText>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40]</w:t>
            </w:r>
            <w:r w:rsidR="00B77525" w:rsidRPr="00F11E9D">
              <w:rPr>
                <w:rFonts w:asciiTheme="majorHAnsi" w:hAnsiTheme="majorHAnsi" w:cs="Times New Roman"/>
                <w:b/>
                <w:sz w:val="22"/>
                <w:szCs w:val="22"/>
              </w:rPr>
              <w:fldChar w:fldCharType="end"/>
            </w:r>
          </w:p>
          <w:p w:rsidR="00CC5DA3" w:rsidRPr="00F11E9D" w:rsidRDefault="00CC5DA3" w:rsidP="003322E2">
            <w:pPr>
              <w:spacing w:line="240" w:lineRule="auto"/>
              <w:jc w:val="left"/>
              <w:rPr>
                <w:rFonts w:asciiTheme="majorHAnsi" w:hAnsiTheme="majorHAnsi" w:cs="Times New Roman"/>
                <w:b/>
                <w:sz w:val="22"/>
                <w:szCs w:val="22"/>
              </w:rPr>
            </w:pPr>
          </w:p>
        </w:tc>
        <w:tc>
          <w:tcPr>
            <w:tcW w:w="0" w:type="auto"/>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before-after study (baseline data only)</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USA</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Primary care practice (in community physicians network)</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physicians</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usual care (at baselin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141</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ny type</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56 (9.2)</w:t>
            </w:r>
          </w:p>
          <w:p w:rsidR="00CC5DA3" w:rsidRPr="00F11E9D" w:rsidRDefault="00CC5DA3" w:rsidP="003322E2">
            <w:pPr>
              <w:spacing w:line="240" w:lineRule="auto"/>
              <w:jc w:val="left"/>
              <w:rPr>
                <w:rFonts w:asciiTheme="majorHAnsi" w:hAnsiTheme="majorHAnsi" w:cs="Times New Roman"/>
                <w:sz w:val="22"/>
                <w:szCs w:val="22"/>
              </w:rPr>
            </w:pP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3%</w:t>
            </w:r>
          </w:p>
        </w:tc>
        <w:tc>
          <w:tcPr>
            <w:tcW w:w="0" w:type="auto"/>
            <w:tcBorders>
              <w:right w:val="nil"/>
            </w:tcBorders>
          </w:tcPr>
          <w:p w:rsidR="00CC5DA3"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Language and anchors </w:t>
            </w:r>
            <w:r w:rsidR="00CC5DA3" w:rsidRPr="00F11E9D">
              <w:rPr>
                <w:rFonts w:asciiTheme="majorHAnsi" w:hAnsiTheme="majorHAnsi" w:cs="Times New Roman"/>
                <w:sz w:val="22"/>
                <w:szCs w:val="22"/>
              </w:rPr>
              <w:t xml:space="preserve">not reported </w:t>
            </w:r>
          </w:p>
          <w:p w:rsidR="00CC5DA3"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3.3 (1.1)</w:t>
            </w:r>
          </w:p>
        </w:tc>
      </w:tr>
      <w:tr w:rsidR="00CC5DA3" w:rsidRPr="00F11E9D" w:rsidTr="00D05E89">
        <w:trPr>
          <w:trHeight w:val="228"/>
        </w:trPr>
        <w:tc>
          <w:tcPr>
            <w:tcW w:w="0" w:type="auto"/>
          </w:tcPr>
          <w:p w:rsidR="00CC5DA3" w:rsidRPr="00F11E9D" w:rsidRDefault="00CC5DA3" w:rsidP="00F11E9D">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Gugiu &amp; al (2010)</w:t>
            </w:r>
            <w:r w:rsidR="00B77525" w:rsidRPr="00F11E9D">
              <w:rPr>
                <w:rFonts w:asciiTheme="majorHAnsi" w:hAnsiTheme="majorHAnsi" w:cs="Times New Roman"/>
                <w:b/>
                <w:sz w:val="22"/>
                <w:szCs w:val="22"/>
                <w:lang w:val="en-GB"/>
              </w:rPr>
              <w:fldChar w:fldCharType="begin">
                <w:fldData xml:space="preserve">PEVuZE5vdGU+PENpdGU+PEF1dGhvcj5HdWdpdTwvQXV0aG9yPjxZZWFyPjIwMTA8L1llYXI+PFJl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HdWdpdTwvQXV0aG9yPjxZZWFyPjIwMTA8L1llYXI+PFJl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41, 42]</w:t>
            </w:r>
            <w:r w:rsidR="00B77525" w:rsidRPr="00F11E9D">
              <w:rPr>
                <w:rFonts w:asciiTheme="majorHAnsi" w:hAnsiTheme="majorHAnsi" w:cs="Times New Roman"/>
                <w:b/>
                <w:sz w:val="22"/>
                <w:szCs w:val="22"/>
                <w:lang w:val="en-GB"/>
              </w:rPr>
              <w:fldChar w:fldCharType="end"/>
            </w:r>
          </w:p>
        </w:tc>
        <w:tc>
          <w:tcPr>
            <w:tcW w:w="0" w:type="auto"/>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cross-sectional study </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USA</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xml:space="preserve">: primary care practice (physicians and practices network)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not reported</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usual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529</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 xml:space="preserve">63.4 (missing SD) </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52.7%</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English </w:t>
            </w:r>
          </w:p>
          <w:p w:rsidR="00CC5DA3"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11 items</w:t>
            </w:r>
          </w:p>
          <w:p w:rsidR="00991B59"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nchors not reported</w:t>
            </w:r>
          </w:p>
          <w:p w:rsidR="00E916F6" w:rsidRPr="00F11E9D" w:rsidRDefault="00E916F6" w:rsidP="003322E2">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rPr>
              <w:t>0-100 scale</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3.1 (1.9)</w:t>
            </w:r>
          </w:p>
          <w:p w:rsidR="00CC5DA3" w:rsidRPr="00F11E9D" w:rsidRDefault="00CC5DA3" w:rsidP="003322E2">
            <w:pPr>
              <w:spacing w:line="240" w:lineRule="auto"/>
              <w:jc w:val="left"/>
              <w:rPr>
                <w:rFonts w:asciiTheme="majorHAnsi" w:hAnsiTheme="majorHAnsi" w:cs="Times New Roman"/>
                <w:sz w:val="22"/>
                <w:szCs w:val="22"/>
              </w:rPr>
            </w:pPr>
          </w:p>
          <w:p w:rsidR="00CC5DA3" w:rsidRPr="00F11E9D" w:rsidRDefault="00CC5DA3" w:rsidP="00E916F6">
            <w:pPr>
              <w:spacing w:line="240" w:lineRule="auto"/>
              <w:jc w:val="left"/>
              <w:rPr>
                <w:rFonts w:asciiTheme="majorHAnsi" w:hAnsiTheme="majorHAnsi" w:cs="Times New Roman"/>
                <w:i/>
                <w:sz w:val="22"/>
                <w:szCs w:val="22"/>
              </w:rPr>
            </w:pPr>
            <w:r w:rsidRPr="00F11E9D">
              <w:rPr>
                <w:rFonts w:asciiTheme="majorHAnsi" w:hAnsiTheme="majorHAnsi" w:cs="Times New Roman"/>
                <w:i/>
                <w:sz w:val="22"/>
                <w:szCs w:val="22"/>
                <w:lang w:val="en-GB"/>
              </w:rPr>
              <w:t>Calculated from mean PACIC score (SD)</w:t>
            </w:r>
            <w:r w:rsidR="00E916F6" w:rsidRPr="00F11E9D">
              <w:rPr>
                <w:rFonts w:asciiTheme="majorHAnsi" w:hAnsiTheme="majorHAnsi" w:cs="Times New Roman"/>
                <w:i/>
                <w:sz w:val="22"/>
                <w:szCs w:val="22"/>
                <w:lang w:val="en-GB"/>
              </w:rPr>
              <w:t xml:space="preserve"> = 61.7 (38.0), </w:t>
            </w:r>
            <w:r w:rsidRPr="00F11E9D">
              <w:rPr>
                <w:rFonts w:asciiTheme="majorHAnsi" w:hAnsiTheme="majorHAnsi" w:cs="Times New Roman"/>
                <w:i/>
                <w:sz w:val="22"/>
                <w:szCs w:val="22"/>
              </w:rPr>
              <w:t>estimated from Table 2</w:t>
            </w:r>
          </w:p>
        </w:tc>
      </w:tr>
      <w:tr w:rsidR="00CC5DA3" w:rsidRPr="00F11E9D" w:rsidTr="00D05E89">
        <w:trPr>
          <w:trHeight w:val="228"/>
        </w:trPr>
        <w:tc>
          <w:tcPr>
            <w:tcW w:w="0" w:type="auto"/>
          </w:tcPr>
          <w:p w:rsidR="00CC5DA3" w:rsidRPr="00F11E9D" w:rsidRDefault="00CC5DA3" w:rsidP="003322E2">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Maindal &amp; al (2010)</w:t>
            </w:r>
            <w:r w:rsidR="00B77525" w:rsidRPr="00F11E9D">
              <w:rPr>
                <w:rFonts w:asciiTheme="majorHAnsi" w:hAnsiTheme="majorHAnsi" w:cs="Times New Roman"/>
                <w:b/>
                <w:sz w:val="22"/>
                <w:szCs w:val="22"/>
                <w:lang w:val="en-GB"/>
              </w:rPr>
              <w:fldChar w:fldCharType="begin">
                <w:fldData xml:space="preserve">PEVuZE5vdGU+PENpdGU+PEF1dGhvcj5NYWluZGFsPC9BdXRob3I+PFllYXI+MjAxMjwvWWVhcj48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NYWluZGFsPC9BdXRob3I+PFllYXI+MjAxMjwvWWVhcj48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43]</w:t>
            </w:r>
            <w:r w:rsidR="00B77525" w:rsidRPr="00F11E9D">
              <w:rPr>
                <w:rFonts w:asciiTheme="majorHAnsi" w:hAnsiTheme="majorHAnsi" w:cs="Times New Roman"/>
                <w:b/>
                <w:sz w:val="22"/>
                <w:szCs w:val="22"/>
                <w:lang w:val="en-GB"/>
              </w:rPr>
              <w:fldChar w:fldCharType="end"/>
            </w:r>
          </w:p>
          <w:p w:rsidR="00CC5DA3" w:rsidRPr="00F11E9D" w:rsidRDefault="00CC5DA3" w:rsidP="003322E2">
            <w:pPr>
              <w:spacing w:line="240" w:lineRule="auto"/>
              <w:jc w:val="left"/>
              <w:rPr>
                <w:rFonts w:asciiTheme="majorHAnsi" w:hAnsiTheme="majorHAnsi" w:cs="Times New Roman"/>
                <w:b/>
                <w:sz w:val="22"/>
                <w:szCs w:val="22"/>
                <w:lang w:val="en-GB"/>
              </w:rPr>
            </w:pP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cross-sectional study</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Denmark</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xml:space="preserve">: mixed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lastRenderedPageBreak/>
              <w:t>HC professionals</w:t>
            </w:r>
            <w:r w:rsidRPr="00F11E9D">
              <w:rPr>
                <w:rFonts w:asciiTheme="majorHAnsi" w:hAnsiTheme="majorHAnsi" w:cs="Times New Roman"/>
                <w:sz w:val="22"/>
                <w:szCs w:val="22"/>
              </w:rPr>
              <w:t>: not reported</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usual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lastRenderedPageBreak/>
              <w:t>560</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66.4 (10.7)</w:t>
            </w:r>
          </w:p>
          <w:p w:rsidR="00CC5DA3" w:rsidRPr="00F11E9D" w:rsidRDefault="00CC5DA3" w:rsidP="003322E2">
            <w:pPr>
              <w:spacing w:line="240" w:lineRule="auto"/>
              <w:jc w:val="left"/>
              <w:rPr>
                <w:rFonts w:asciiTheme="majorHAnsi" w:hAnsiTheme="majorHAnsi" w:cs="Times New Roman"/>
                <w:sz w:val="22"/>
                <w:szCs w:val="22"/>
                <w:lang w:val="en-GB"/>
              </w:rPr>
            </w:pPr>
          </w:p>
          <w:p w:rsidR="00CC5DA3" w:rsidRPr="00F11E9D" w:rsidRDefault="00CC5DA3" w:rsidP="003322E2">
            <w:pPr>
              <w:spacing w:line="240" w:lineRule="auto"/>
              <w:jc w:val="left"/>
              <w:rPr>
                <w:rFonts w:asciiTheme="majorHAnsi" w:hAnsiTheme="majorHAnsi" w:cs="Times New Roman"/>
                <w:sz w:val="22"/>
                <w:szCs w:val="22"/>
                <w:lang w:val="en-GB"/>
              </w:rPr>
            </w:pP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60%</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Danish </w:t>
            </w:r>
          </w:p>
          <w:p w:rsidR="00CC5DA3"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7F03FD"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Never to </w:t>
            </w:r>
            <w:r w:rsidRPr="00F11E9D">
              <w:rPr>
                <w:rFonts w:asciiTheme="majorHAnsi" w:hAnsiTheme="majorHAnsi" w:cs="Times New Roman"/>
                <w:sz w:val="22"/>
                <w:szCs w:val="22"/>
              </w:rPr>
              <w:lastRenderedPageBreak/>
              <w:t>alway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lastRenderedPageBreak/>
              <w:t>2.8 (1.4)</w:t>
            </w:r>
          </w:p>
          <w:p w:rsidR="00CC5DA3" w:rsidRPr="00F11E9D" w:rsidRDefault="00CC5DA3" w:rsidP="003322E2">
            <w:pPr>
              <w:spacing w:line="240" w:lineRule="auto"/>
              <w:jc w:val="left"/>
              <w:rPr>
                <w:rFonts w:asciiTheme="majorHAnsi" w:hAnsiTheme="majorHAnsi" w:cs="Times New Roman"/>
                <w:sz w:val="22"/>
                <w:szCs w:val="22"/>
                <w:lang w:val="en-GB"/>
              </w:rPr>
            </w:pPr>
          </w:p>
          <w:p w:rsidR="00CC5DA3" w:rsidRPr="00F11E9D" w:rsidRDefault="00CC5DA3" w:rsidP="003322E2">
            <w:pPr>
              <w:spacing w:line="240" w:lineRule="auto"/>
              <w:jc w:val="left"/>
              <w:rPr>
                <w:rFonts w:asciiTheme="majorHAnsi" w:hAnsiTheme="majorHAnsi" w:cs="Times New Roman"/>
                <w:i/>
                <w:sz w:val="22"/>
                <w:szCs w:val="22"/>
                <w:lang w:val="en-GB"/>
              </w:rPr>
            </w:pPr>
            <w:r w:rsidRPr="00F11E9D">
              <w:rPr>
                <w:rFonts w:asciiTheme="majorHAnsi" w:hAnsiTheme="majorHAnsi" w:cs="Times New Roman"/>
                <w:i/>
                <w:sz w:val="22"/>
                <w:szCs w:val="22"/>
                <w:lang w:val="en-GB"/>
              </w:rPr>
              <w:t xml:space="preserve">Overall score </w:t>
            </w:r>
            <w:r w:rsidRPr="00F11E9D">
              <w:rPr>
                <w:rFonts w:asciiTheme="majorHAnsi" w:hAnsiTheme="majorHAnsi" w:cs="Times New Roman"/>
                <w:i/>
                <w:sz w:val="22"/>
                <w:szCs w:val="22"/>
                <w:lang w:val="en-GB"/>
              </w:rPr>
              <w:lastRenderedPageBreak/>
              <w:t>computed from mean and SD of each individual item</w:t>
            </w:r>
          </w:p>
        </w:tc>
      </w:tr>
      <w:tr w:rsidR="00CC5DA3" w:rsidRPr="00F11E9D" w:rsidTr="00D05E89">
        <w:trPr>
          <w:trHeight w:val="228"/>
        </w:trPr>
        <w:tc>
          <w:tcPr>
            <w:tcW w:w="0" w:type="auto"/>
          </w:tcPr>
          <w:p w:rsidR="00CC5DA3" w:rsidRPr="00F11E9D" w:rsidRDefault="00CC5DA3" w:rsidP="00F11E9D">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lastRenderedPageBreak/>
              <w:t>Wallace &amp; al (2010)</w:t>
            </w:r>
            <w:r w:rsidR="00B77525" w:rsidRPr="00F11E9D">
              <w:rPr>
                <w:rFonts w:asciiTheme="majorHAnsi" w:hAnsiTheme="majorHAnsi" w:cs="Times New Roman"/>
                <w:b/>
                <w:sz w:val="22"/>
                <w:szCs w:val="22"/>
                <w:lang w:val="en-GB"/>
              </w:rPr>
              <w:fldChar w:fldCharType="begin">
                <w:fldData xml:space="preserve">PEVuZE5vdGU+PENpdGU+PEF1dGhvcj5XYWxsYWNlPC9BdXRob3I+PFllYXI+MjAxMDwvWWVhcj48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XYWxsYWNlPC9BdXRob3I+PFllYXI+MjAxMDwvWWVhcj48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44]</w:t>
            </w:r>
            <w:r w:rsidR="00B77525" w:rsidRPr="00F11E9D">
              <w:rPr>
                <w:rFonts w:asciiTheme="majorHAnsi" w:hAnsiTheme="majorHAnsi" w:cs="Times New Roman"/>
                <w:b/>
                <w:sz w:val="22"/>
                <w:szCs w:val="22"/>
                <w:lang w:val="en-GB"/>
              </w:rPr>
              <w:fldChar w:fldCharType="end"/>
            </w: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w:t>
            </w:r>
            <w:r w:rsidRPr="00F11E9D">
              <w:rPr>
                <w:rFonts w:asciiTheme="majorHAnsi" w:hAnsiTheme="majorHAnsi" w:cs="Times New Roman"/>
                <w:sz w:val="22"/>
                <w:szCs w:val="22"/>
                <w:lang w:val="en-GB"/>
              </w:rPr>
              <w:t xml:space="preserve"> cross-sectional study</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USA</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hospital clinic</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multidisciplinary team</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xml:space="preserve">: integrated care </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195</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58 (missing SD)</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36%</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English </w:t>
            </w:r>
          </w:p>
          <w:p w:rsidR="00CC5DA3" w:rsidRPr="00F11E9D" w:rsidRDefault="00E916F6"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w:t>
            </w:r>
            <w:r w:rsidR="00991B59" w:rsidRPr="00F11E9D">
              <w:rPr>
                <w:rFonts w:asciiTheme="majorHAnsi" w:hAnsiTheme="majorHAnsi" w:cs="Times New Roman"/>
                <w:sz w:val="22"/>
                <w:szCs w:val="22"/>
              </w:rPr>
              <w:t xml:space="preserve"> items</w:t>
            </w:r>
            <w:r w:rsidRPr="00F11E9D">
              <w:rPr>
                <w:rFonts w:asciiTheme="majorHAnsi" w:hAnsiTheme="majorHAnsi" w:cs="Times New Roman"/>
                <w:sz w:val="22"/>
                <w:szCs w:val="22"/>
              </w:rPr>
              <w:t xml:space="preserve"> + 6 (5As)</w:t>
            </w:r>
          </w:p>
          <w:p w:rsidR="00991B59"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lmost never to almost alway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3.8 (0.8)</w:t>
            </w:r>
          </w:p>
        </w:tc>
      </w:tr>
      <w:tr w:rsidR="00CC5DA3" w:rsidRPr="00F11E9D" w:rsidTr="00D05E89">
        <w:trPr>
          <w:trHeight w:val="244"/>
        </w:trPr>
        <w:tc>
          <w:tcPr>
            <w:tcW w:w="0" w:type="auto"/>
          </w:tcPr>
          <w:p w:rsidR="00CC5DA3" w:rsidRPr="00F11E9D" w:rsidRDefault="00CC5DA3" w:rsidP="003322E2">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Schillinger &amp; al (2009)</w:t>
            </w:r>
            <w:r w:rsidR="00B77525" w:rsidRPr="00F11E9D">
              <w:rPr>
                <w:rFonts w:asciiTheme="majorHAnsi" w:hAnsiTheme="majorHAnsi" w:cs="Times New Roman"/>
                <w:b/>
                <w:sz w:val="22"/>
                <w:szCs w:val="22"/>
              </w:rPr>
              <w:fldChar w:fldCharType="begin">
                <w:fldData xml:space="preserve">PEVuZE5vdGU+PENpdGU+PEF1dGhvcj5IYW5kbGV5PC9BdXRob3I+PFllYXI+MjAwNjwvWWVhcj48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F11E9D">
              <w:rPr>
                <w:rFonts w:asciiTheme="majorHAnsi" w:hAnsiTheme="majorHAnsi" w:cs="Times New Roman"/>
                <w:b/>
                <w:sz w:val="22"/>
                <w:szCs w:val="22"/>
              </w:rPr>
              <w:instrText xml:space="preserve"> ADDIN EN.CITE </w:instrText>
            </w:r>
            <w:r w:rsidR="00B77525">
              <w:rPr>
                <w:rFonts w:asciiTheme="majorHAnsi" w:hAnsiTheme="majorHAnsi" w:cs="Times New Roman"/>
                <w:b/>
                <w:sz w:val="22"/>
                <w:szCs w:val="22"/>
              </w:rPr>
              <w:fldChar w:fldCharType="begin">
                <w:fldData xml:space="preserve">PEVuZE5vdGU+PENpdGU+PEF1dGhvcj5IYW5kbGV5PC9BdXRob3I+PFllYXI+MjAwNjwvWWVhcj48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F11E9D">
              <w:rPr>
                <w:rFonts w:asciiTheme="majorHAnsi" w:hAnsiTheme="majorHAnsi" w:cs="Times New Roman"/>
                <w:b/>
                <w:sz w:val="22"/>
                <w:szCs w:val="22"/>
              </w:rPr>
              <w:instrText xml:space="preserve"> ADDIN EN.CITE.DATA </w:instrText>
            </w:r>
            <w:r w:rsidR="00B77525">
              <w:rPr>
                <w:rFonts w:asciiTheme="majorHAnsi" w:hAnsiTheme="majorHAnsi" w:cs="Times New Roman"/>
                <w:b/>
                <w:sz w:val="22"/>
                <w:szCs w:val="22"/>
              </w:rPr>
            </w:r>
            <w:r w:rsidR="00B77525">
              <w:rPr>
                <w:rFonts w:asciiTheme="majorHAnsi" w:hAnsiTheme="majorHAnsi" w:cs="Times New Roman"/>
                <w:b/>
                <w:sz w:val="22"/>
                <w:szCs w:val="22"/>
              </w:rPr>
              <w:fldChar w:fldCharType="end"/>
            </w:r>
            <w:r w:rsidR="00B77525" w:rsidRPr="00F11E9D">
              <w:rPr>
                <w:rFonts w:asciiTheme="majorHAnsi" w:hAnsiTheme="majorHAnsi" w:cs="Times New Roman"/>
                <w:b/>
                <w:sz w:val="22"/>
                <w:szCs w:val="22"/>
              </w:rPr>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45-47]</w:t>
            </w:r>
            <w:r w:rsidR="00B77525" w:rsidRPr="00F11E9D">
              <w:rPr>
                <w:rFonts w:asciiTheme="majorHAnsi" w:hAnsiTheme="majorHAnsi" w:cs="Times New Roman"/>
                <w:b/>
                <w:sz w:val="22"/>
                <w:szCs w:val="22"/>
              </w:rPr>
              <w:fldChar w:fldCharType="end"/>
            </w:r>
          </w:p>
          <w:p w:rsidR="00CC5DA3" w:rsidRPr="00F11E9D" w:rsidRDefault="00CC5DA3" w:rsidP="003322E2">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 xml:space="preserve"> </w:t>
            </w: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 xml:space="preserve">RCT </w:t>
            </w:r>
            <w:r w:rsidRPr="00F11E9D">
              <w:rPr>
                <w:rFonts w:asciiTheme="majorHAnsi" w:hAnsiTheme="majorHAnsi" w:cs="Times New Roman"/>
                <w:sz w:val="22"/>
                <w:szCs w:val="22"/>
              </w:rPr>
              <w:t>(baseline data only)</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USA</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primary care practice</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GPs</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usual care (at baselin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339</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56.1 </w:t>
            </w:r>
            <w:r w:rsidRPr="00F11E9D">
              <w:rPr>
                <w:rFonts w:asciiTheme="majorHAnsi" w:hAnsiTheme="majorHAnsi" w:cs="Times New Roman"/>
                <w:sz w:val="22"/>
                <w:szCs w:val="22"/>
                <w:lang w:val="en-GB"/>
              </w:rPr>
              <w:t>(missing SD)</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41%</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English, Spanish, Cantonese</w:t>
            </w:r>
          </w:p>
          <w:p w:rsidR="00CC5DA3"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991B59"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lmost never to almost always</w:t>
            </w:r>
          </w:p>
          <w:p w:rsidR="00CC5DA3" w:rsidRPr="00F11E9D" w:rsidRDefault="00CC5DA3" w:rsidP="003322E2">
            <w:pPr>
              <w:spacing w:line="240" w:lineRule="auto"/>
              <w:jc w:val="left"/>
              <w:rPr>
                <w:rFonts w:asciiTheme="majorHAnsi" w:hAnsiTheme="majorHAnsi" w:cs="Times New Roman"/>
                <w:sz w:val="22"/>
                <w:szCs w:val="22"/>
              </w:rPr>
            </w:pPr>
          </w:p>
          <w:p w:rsidR="00CC5DA3" w:rsidRPr="00F11E9D" w:rsidRDefault="00E916F6" w:rsidP="00E916F6">
            <w:pPr>
              <w:spacing w:line="240" w:lineRule="auto"/>
              <w:jc w:val="left"/>
              <w:rPr>
                <w:rFonts w:asciiTheme="majorHAnsi" w:hAnsiTheme="majorHAnsi" w:cs="Times New Roman"/>
                <w:i/>
                <w:sz w:val="22"/>
                <w:szCs w:val="22"/>
                <w:lang w:val="en-GB"/>
              </w:rPr>
            </w:pPr>
            <w:r w:rsidRPr="00F11E9D">
              <w:rPr>
                <w:rFonts w:asciiTheme="majorHAnsi" w:hAnsiTheme="majorHAnsi" w:cs="Times New Roman"/>
                <w:i/>
                <w:sz w:val="22"/>
                <w:szCs w:val="22"/>
                <w:lang w:val="en-GB"/>
              </w:rPr>
              <w:t>1-100 scale</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 xml:space="preserve">1.95 (1.2)  </w:t>
            </w:r>
          </w:p>
          <w:p w:rsidR="00CC5DA3" w:rsidRPr="00F11E9D" w:rsidRDefault="00CC5DA3" w:rsidP="003322E2">
            <w:pPr>
              <w:spacing w:line="240" w:lineRule="auto"/>
              <w:jc w:val="left"/>
              <w:rPr>
                <w:rFonts w:asciiTheme="majorHAnsi" w:hAnsiTheme="majorHAnsi" w:cs="Times New Roman"/>
                <w:sz w:val="22"/>
                <w:szCs w:val="22"/>
                <w:lang w:val="en-GB"/>
              </w:rPr>
            </w:pPr>
          </w:p>
          <w:p w:rsidR="00CC5DA3" w:rsidRPr="00F11E9D" w:rsidRDefault="00CC5DA3" w:rsidP="003322E2">
            <w:pPr>
              <w:spacing w:line="240" w:lineRule="auto"/>
              <w:jc w:val="left"/>
              <w:rPr>
                <w:rFonts w:asciiTheme="majorHAnsi" w:hAnsiTheme="majorHAnsi" w:cs="Times New Roman"/>
                <w:i/>
                <w:sz w:val="22"/>
                <w:szCs w:val="22"/>
                <w:lang w:val="en-GB"/>
              </w:rPr>
            </w:pPr>
            <w:r w:rsidRPr="00F11E9D">
              <w:rPr>
                <w:rFonts w:asciiTheme="majorHAnsi" w:hAnsiTheme="majorHAnsi" w:cs="Times New Roman"/>
                <w:i/>
                <w:sz w:val="22"/>
                <w:szCs w:val="22"/>
                <w:lang w:val="en-GB"/>
              </w:rPr>
              <w:t>Calculated from a mean PACIC score (SD)</w:t>
            </w:r>
            <w:r w:rsidR="00E916F6" w:rsidRPr="00F11E9D">
              <w:rPr>
                <w:rFonts w:asciiTheme="majorHAnsi" w:hAnsiTheme="majorHAnsi" w:cs="Times New Roman"/>
                <w:i/>
                <w:sz w:val="22"/>
                <w:szCs w:val="22"/>
                <w:lang w:val="en-GB"/>
              </w:rPr>
              <w:t xml:space="preserve"> =</w:t>
            </w:r>
            <w:r w:rsidRPr="00F11E9D">
              <w:rPr>
                <w:rFonts w:asciiTheme="majorHAnsi" w:hAnsiTheme="majorHAnsi" w:cs="Times New Roman"/>
                <w:i/>
                <w:sz w:val="22"/>
                <w:szCs w:val="22"/>
                <w:lang w:val="en-GB"/>
              </w:rPr>
              <w:t xml:space="preserve"> 39.0 (24.8)</w:t>
            </w:r>
          </w:p>
          <w:p w:rsidR="00CC5DA3" w:rsidRPr="00F11E9D" w:rsidRDefault="00CC5DA3" w:rsidP="003322E2">
            <w:pPr>
              <w:spacing w:line="240" w:lineRule="auto"/>
              <w:jc w:val="left"/>
              <w:rPr>
                <w:rFonts w:asciiTheme="majorHAnsi" w:hAnsiTheme="majorHAnsi" w:cs="Times New Roman"/>
                <w:sz w:val="22"/>
                <w:szCs w:val="22"/>
                <w:lang w:val="en-GB"/>
              </w:rPr>
            </w:pPr>
          </w:p>
          <w:p w:rsidR="00CC5DA3" w:rsidRPr="00F11E9D" w:rsidRDefault="00CC5DA3" w:rsidP="003322E2">
            <w:pPr>
              <w:spacing w:line="240" w:lineRule="auto"/>
              <w:jc w:val="left"/>
              <w:rPr>
                <w:rFonts w:asciiTheme="majorHAnsi" w:hAnsiTheme="majorHAnsi" w:cs="Times New Roman"/>
                <w:sz w:val="22"/>
                <w:szCs w:val="22"/>
              </w:rPr>
            </w:pPr>
          </w:p>
        </w:tc>
      </w:tr>
      <w:tr w:rsidR="00CC5DA3" w:rsidRPr="00F11E9D" w:rsidTr="00D05E89">
        <w:trPr>
          <w:trHeight w:val="197"/>
        </w:trPr>
        <w:tc>
          <w:tcPr>
            <w:tcW w:w="0" w:type="auto"/>
          </w:tcPr>
          <w:p w:rsidR="00CC5DA3" w:rsidRPr="00F11E9D" w:rsidRDefault="00CC5DA3" w:rsidP="00F11E9D">
            <w:pPr>
              <w:spacing w:line="240" w:lineRule="auto"/>
              <w:jc w:val="left"/>
              <w:rPr>
                <w:rFonts w:asciiTheme="majorHAnsi" w:hAnsiTheme="majorHAnsi" w:cs="Times New Roman"/>
                <w:b/>
                <w:sz w:val="22"/>
                <w:szCs w:val="22"/>
                <w:vertAlign w:val="superscript"/>
                <w:lang w:val="en-GB"/>
              </w:rPr>
            </w:pPr>
            <w:r w:rsidRPr="00F11E9D">
              <w:rPr>
                <w:rFonts w:asciiTheme="majorHAnsi" w:hAnsiTheme="majorHAnsi" w:cs="Times New Roman"/>
                <w:b/>
                <w:sz w:val="22"/>
                <w:szCs w:val="22"/>
                <w:lang w:val="en-GB"/>
              </w:rPr>
              <w:t>Aragones &amp; al (2008)</w:t>
            </w:r>
            <w:r w:rsidR="00B77525" w:rsidRPr="00F11E9D">
              <w:rPr>
                <w:rFonts w:asciiTheme="majorHAnsi" w:hAnsiTheme="majorHAnsi" w:cs="Times New Roman"/>
                <w:b/>
                <w:sz w:val="22"/>
                <w:szCs w:val="22"/>
                <w:lang w:val="en-GB"/>
              </w:rPr>
              <w:fldChar w:fldCharType="begin">
                <w:fldData xml:space="preserve">PEVuZE5vdGU+PENpdGU+PEF1dGhvcj5BcmFnb25lczwvQXV0aG9yPjxZZWFyPjIwMDg8L1llYXI+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BcmFnb25lczwvQXV0aG9yPjxZZWFyPjIwMDg8L1llYXI+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48]</w:t>
            </w:r>
            <w:r w:rsidR="00B77525" w:rsidRPr="00F11E9D">
              <w:rPr>
                <w:rFonts w:asciiTheme="majorHAnsi" w:hAnsiTheme="majorHAnsi" w:cs="Times New Roman"/>
                <w:b/>
                <w:sz w:val="22"/>
                <w:szCs w:val="22"/>
                <w:lang w:val="en-GB"/>
              </w:rPr>
              <w:fldChar w:fldCharType="end"/>
            </w: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w:t>
            </w:r>
            <w:r w:rsidRPr="00F11E9D">
              <w:rPr>
                <w:rFonts w:asciiTheme="majorHAnsi" w:hAnsiTheme="majorHAnsi" w:cs="Times New Roman"/>
                <w:sz w:val="22"/>
                <w:szCs w:val="22"/>
                <w:lang w:val="en-GB"/>
              </w:rPr>
              <w:t xml:space="preserve"> cross-sectional study </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USA</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hospital clinic</w:t>
            </w:r>
          </w:p>
          <w:p w:rsidR="00CC5DA3" w:rsidRPr="00F11E9D" w:rsidRDefault="00CC5DA3" w:rsidP="003322E2">
            <w:pPr>
              <w:spacing w:line="240" w:lineRule="auto"/>
              <w:jc w:val="left"/>
              <w:rPr>
                <w:rFonts w:asciiTheme="majorHAnsi" w:hAnsiTheme="majorHAnsi" w:cs="Times New Roman"/>
                <w:sz w:val="22"/>
                <w:szCs w:val="22"/>
                <w:highlight w:val="green"/>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 not reported</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integrated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100</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63.7 (10.7)</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21%</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Spanish </w:t>
            </w:r>
          </w:p>
          <w:p w:rsidR="00CC5DA3"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 20 items</w:t>
            </w:r>
          </w:p>
          <w:p w:rsidR="007F03FD" w:rsidRPr="00F11E9D" w:rsidRDefault="00E916F6"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ne of the time</w:t>
            </w:r>
            <w:r w:rsidR="007F03FD" w:rsidRPr="00F11E9D">
              <w:rPr>
                <w:rFonts w:asciiTheme="majorHAnsi" w:hAnsiTheme="majorHAnsi" w:cs="Times New Roman"/>
                <w:sz w:val="22"/>
                <w:szCs w:val="22"/>
              </w:rPr>
              <w:t xml:space="preserve"> to alway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highlight w:val="yellow"/>
              </w:rPr>
            </w:pPr>
            <w:r w:rsidRPr="00F11E9D">
              <w:rPr>
                <w:rFonts w:asciiTheme="majorHAnsi" w:hAnsiTheme="majorHAnsi" w:cs="Times New Roman"/>
                <w:sz w:val="22"/>
                <w:szCs w:val="22"/>
              </w:rPr>
              <w:t>3.2 (0.8)</w:t>
            </w:r>
          </w:p>
        </w:tc>
      </w:tr>
      <w:tr w:rsidR="00CC5DA3" w:rsidRPr="00F11E9D" w:rsidTr="00D05E89">
        <w:trPr>
          <w:trHeight w:val="228"/>
        </w:trPr>
        <w:tc>
          <w:tcPr>
            <w:tcW w:w="0" w:type="auto"/>
          </w:tcPr>
          <w:p w:rsidR="00CC5DA3" w:rsidRPr="00F11E9D" w:rsidRDefault="00CC5DA3" w:rsidP="003322E2">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Jackson &amp; al (2008)</w:t>
            </w:r>
            <w:r w:rsidR="00B77525" w:rsidRPr="00F11E9D">
              <w:rPr>
                <w:rFonts w:asciiTheme="majorHAnsi" w:hAnsiTheme="majorHAnsi" w:cs="Times New Roman"/>
                <w:b/>
                <w:sz w:val="22"/>
                <w:szCs w:val="22"/>
              </w:rPr>
              <w:fldChar w:fldCharType="begin">
                <w:fldData xml:space="preserve">PEVuZE5vdGU+PENpdGU+PEF1dGhvcj5KYWNrc29uPC9BdXRob3I+PFllYXI+MjAwODwvWWVhcj48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F11E9D">
              <w:rPr>
                <w:rFonts w:asciiTheme="majorHAnsi" w:hAnsiTheme="majorHAnsi" w:cs="Times New Roman"/>
                <w:b/>
                <w:sz w:val="22"/>
                <w:szCs w:val="22"/>
              </w:rPr>
              <w:instrText xml:space="preserve"> ADDIN EN.CITE </w:instrText>
            </w:r>
            <w:r w:rsidR="00B77525">
              <w:rPr>
                <w:rFonts w:asciiTheme="majorHAnsi" w:hAnsiTheme="majorHAnsi" w:cs="Times New Roman"/>
                <w:b/>
                <w:sz w:val="22"/>
                <w:szCs w:val="22"/>
              </w:rPr>
              <w:fldChar w:fldCharType="begin">
                <w:fldData xml:space="preserve">PEVuZE5vdGU+PENpdGU+PEF1dGhvcj5KYWNrc29uPC9BdXRob3I+PFllYXI+MjAwODwvWWVhcj48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F11E9D">
              <w:rPr>
                <w:rFonts w:asciiTheme="majorHAnsi" w:hAnsiTheme="majorHAnsi" w:cs="Times New Roman"/>
                <w:b/>
                <w:sz w:val="22"/>
                <w:szCs w:val="22"/>
              </w:rPr>
              <w:instrText xml:space="preserve"> ADDIN EN.CITE.DATA </w:instrText>
            </w:r>
            <w:r w:rsidR="00B77525">
              <w:rPr>
                <w:rFonts w:asciiTheme="majorHAnsi" w:hAnsiTheme="majorHAnsi" w:cs="Times New Roman"/>
                <w:b/>
                <w:sz w:val="22"/>
                <w:szCs w:val="22"/>
              </w:rPr>
            </w:r>
            <w:r w:rsidR="00B77525">
              <w:rPr>
                <w:rFonts w:asciiTheme="majorHAnsi" w:hAnsiTheme="majorHAnsi" w:cs="Times New Roman"/>
                <w:b/>
                <w:sz w:val="22"/>
                <w:szCs w:val="22"/>
              </w:rPr>
              <w:fldChar w:fldCharType="end"/>
            </w:r>
            <w:r w:rsidR="00B77525" w:rsidRPr="00F11E9D">
              <w:rPr>
                <w:rFonts w:asciiTheme="majorHAnsi" w:hAnsiTheme="majorHAnsi" w:cs="Times New Roman"/>
                <w:b/>
                <w:sz w:val="22"/>
                <w:szCs w:val="22"/>
              </w:rPr>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49]</w:t>
            </w:r>
            <w:r w:rsidR="00B77525" w:rsidRPr="00F11E9D">
              <w:rPr>
                <w:rFonts w:asciiTheme="majorHAnsi" w:hAnsiTheme="majorHAnsi" w:cs="Times New Roman"/>
                <w:b/>
                <w:sz w:val="22"/>
                <w:szCs w:val="22"/>
              </w:rPr>
              <w:fldChar w:fldCharType="end"/>
            </w:r>
          </w:p>
          <w:p w:rsidR="00CC5DA3" w:rsidRPr="00F11E9D" w:rsidRDefault="00CC5DA3" w:rsidP="003322E2">
            <w:pPr>
              <w:spacing w:line="240" w:lineRule="auto"/>
              <w:jc w:val="left"/>
              <w:rPr>
                <w:rFonts w:asciiTheme="majorHAnsi" w:hAnsiTheme="majorHAnsi" w:cs="Times New Roman"/>
                <w:b/>
                <w:sz w:val="22"/>
                <w:szCs w:val="22"/>
              </w:rPr>
            </w:pPr>
          </w:p>
          <w:p w:rsidR="00CC5DA3" w:rsidRPr="00F11E9D" w:rsidRDefault="00CC5DA3" w:rsidP="003322E2">
            <w:pPr>
              <w:spacing w:line="240" w:lineRule="auto"/>
              <w:jc w:val="left"/>
              <w:rPr>
                <w:rFonts w:asciiTheme="majorHAnsi" w:hAnsiTheme="majorHAnsi" w:cs="Times New Roman"/>
                <w:b/>
                <w:sz w:val="22"/>
                <w:szCs w:val="22"/>
              </w:rPr>
            </w:pPr>
          </w:p>
        </w:tc>
        <w:tc>
          <w:tcPr>
            <w:tcW w:w="0" w:type="auto"/>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cross sectional study</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USA</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Setting</w:t>
            </w:r>
            <w:r w:rsidRPr="00F11E9D">
              <w:rPr>
                <w:rFonts w:asciiTheme="majorHAnsi" w:hAnsiTheme="majorHAnsi" w:cs="Times New Roman"/>
                <w:sz w:val="22"/>
                <w:szCs w:val="22"/>
              </w:rPr>
              <w:t>: primary care practice (in a Veteran Affairs medical center)</w:t>
            </w:r>
          </w:p>
          <w:p w:rsidR="00CC5DA3" w:rsidRPr="00F11E9D" w:rsidRDefault="00CC5DA3" w:rsidP="003322E2">
            <w:pPr>
              <w:spacing w:line="240" w:lineRule="auto"/>
              <w:jc w:val="left"/>
              <w:rPr>
                <w:rFonts w:asciiTheme="majorHAnsi" w:hAnsiTheme="majorHAnsi" w:cs="Times New Roman"/>
                <w:sz w:val="22"/>
                <w:szCs w:val="22"/>
                <w:highlight w:val="green"/>
              </w:rPr>
            </w:pPr>
            <w:r w:rsidRPr="00F11E9D">
              <w:rPr>
                <w:rFonts w:asciiTheme="majorHAnsi" w:hAnsiTheme="majorHAnsi" w:cs="Times New Roman"/>
                <w:i/>
                <w:sz w:val="22"/>
                <w:szCs w:val="22"/>
              </w:rPr>
              <w:lastRenderedPageBreak/>
              <w:t>HC professionals</w:t>
            </w:r>
            <w:r w:rsidRPr="00F11E9D">
              <w:rPr>
                <w:rFonts w:asciiTheme="majorHAnsi" w:hAnsiTheme="majorHAnsi" w:cs="Times New Roman"/>
                <w:sz w:val="22"/>
                <w:szCs w:val="22"/>
              </w:rPr>
              <w:t>: GPs</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usual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lastRenderedPageBreak/>
              <w:t>189</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t reported</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65.0 (10.7)</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97.9%</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English </w:t>
            </w:r>
          </w:p>
          <w:p w:rsidR="00CC5DA3" w:rsidRPr="00F11E9D" w:rsidRDefault="007F03FD"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7F03FD" w:rsidRPr="00F11E9D" w:rsidRDefault="00E916F6"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None of the time</w:t>
            </w:r>
            <w:r w:rsidR="007F03FD" w:rsidRPr="00F11E9D">
              <w:rPr>
                <w:rFonts w:asciiTheme="majorHAnsi" w:hAnsiTheme="majorHAnsi" w:cs="Times New Roman"/>
                <w:sz w:val="22"/>
                <w:szCs w:val="22"/>
              </w:rPr>
              <w:t xml:space="preserve"> to alway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3.1 (1.1)</w:t>
            </w:r>
          </w:p>
        </w:tc>
      </w:tr>
      <w:tr w:rsidR="00CC5DA3" w:rsidRPr="00F11E9D" w:rsidTr="00D05E89">
        <w:trPr>
          <w:trHeight w:val="228"/>
        </w:trPr>
        <w:tc>
          <w:tcPr>
            <w:tcW w:w="0" w:type="auto"/>
          </w:tcPr>
          <w:p w:rsidR="00CC5DA3" w:rsidRPr="00F11E9D" w:rsidRDefault="00CC5DA3" w:rsidP="003322E2">
            <w:pPr>
              <w:spacing w:line="240" w:lineRule="auto"/>
              <w:jc w:val="left"/>
              <w:rPr>
                <w:rFonts w:asciiTheme="majorHAnsi" w:hAnsiTheme="majorHAnsi" w:cs="Times New Roman"/>
                <w:b/>
                <w:sz w:val="22"/>
                <w:szCs w:val="22"/>
              </w:rPr>
            </w:pPr>
            <w:r w:rsidRPr="00F11E9D">
              <w:rPr>
                <w:rFonts w:asciiTheme="majorHAnsi" w:hAnsiTheme="majorHAnsi" w:cs="Times New Roman"/>
                <w:b/>
                <w:sz w:val="22"/>
                <w:szCs w:val="22"/>
              </w:rPr>
              <w:t>Wensing &amp; al (2008)</w:t>
            </w:r>
            <w:r w:rsidR="00B77525" w:rsidRPr="00F11E9D">
              <w:rPr>
                <w:rFonts w:asciiTheme="majorHAnsi" w:hAnsiTheme="majorHAnsi" w:cs="Times New Roman"/>
                <w:b/>
                <w:sz w:val="22"/>
                <w:szCs w:val="22"/>
              </w:rPr>
              <w:fldChar w:fldCharType="begin">
                <w:fldData xml:space="preserve">PEVuZE5vdGU+PENpdGU+PEF1dGhvcj5XZW5zaW5nPC9BdXRob3I+PFllYXI+MjAwODwvWWVhcj48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F11E9D">
              <w:rPr>
                <w:rFonts w:asciiTheme="majorHAnsi" w:hAnsiTheme="majorHAnsi" w:cs="Times New Roman"/>
                <w:b/>
                <w:sz w:val="22"/>
                <w:szCs w:val="22"/>
              </w:rPr>
              <w:instrText xml:space="preserve"> ADDIN EN.CITE </w:instrText>
            </w:r>
            <w:r w:rsidR="00B77525">
              <w:rPr>
                <w:rFonts w:asciiTheme="majorHAnsi" w:hAnsiTheme="majorHAnsi" w:cs="Times New Roman"/>
                <w:b/>
                <w:sz w:val="22"/>
                <w:szCs w:val="22"/>
              </w:rPr>
              <w:fldChar w:fldCharType="begin">
                <w:fldData xml:space="preserve">PEVuZE5vdGU+PENpdGU+PEF1dGhvcj5XZW5zaW5nPC9BdXRob3I+PFllYXI+MjAwODwvWWVhcj48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F11E9D">
              <w:rPr>
                <w:rFonts w:asciiTheme="majorHAnsi" w:hAnsiTheme="majorHAnsi" w:cs="Times New Roman"/>
                <w:b/>
                <w:sz w:val="22"/>
                <w:szCs w:val="22"/>
              </w:rPr>
              <w:instrText xml:space="preserve"> ADDIN EN.CITE.DATA </w:instrText>
            </w:r>
            <w:r w:rsidR="00B77525">
              <w:rPr>
                <w:rFonts w:asciiTheme="majorHAnsi" w:hAnsiTheme="majorHAnsi" w:cs="Times New Roman"/>
                <w:b/>
                <w:sz w:val="22"/>
                <w:szCs w:val="22"/>
              </w:rPr>
            </w:r>
            <w:r w:rsidR="00B77525">
              <w:rPr>
                <w:rFonts w:asciiTheme="majorHAnsi" w:hAnsiTheme="majorHAnsi" w:cs="Times New Roman"/>
                <w:b/>
                <w:sz w:val="22"/>
                <w:szCs w:val="22"/>
              </w:rPr>
              <w:fldChar w:fldCharType="end"/>
            </w:r>
            <w:r w:rsidR="00B77525" w:rsidRPr="00F11E9D">
              <w:rPr>
                <w:rFonts w:asciiTheme="majorHAnsi" w:hAnsiTheme="majorHAnsi" w:cs="Times New Roman"/>
                <w:b/>
                <w:sz w:val="22"/>
                <w:szCs w:val="22"/>
              </w:rPr>
            </w:r>
            <w:r w:rsidR="00B77525" w:rsidRPr="00F11E9D">
              <w:rPr>
                <w:rFonts w:asciiTheme="majorHAnsi" w:hAnsiTheme="majorHAnsi" w:cs="Times New Roman"/>
                <w:b/>
                <w:sz w:val="22"/>
                <w:szCs w:val="22"/>
              </w:rPr>
              <w:fldChar w:fldCharType="separate"/>
            </w:r>
            <w:r w:rsidR="0034680E">
              <w:rPr>
                <w:rFonts w:asciiTheme="majorHAnsi" w:hAnsiTheme="majorHAnsi" w:cs="Times New Roman"/>
                <w:b/>
                <w:noProof/>
                <w:sz w:val="22"/>
                <w:szCs w:val="22"/>
              </w:rPr>
              <w:t xml:space="preserve"> [</w:t>
            </w:r>
            <w:r w:rsidR="00F11E9D">
              <w:rPr>
                <w:rFonts w:asciiTheme="majorHAnsi" w:hAnsiTheme="majorHAnsi" w:cs="Times New Roman"/>
                <w:b/>
                <w:noProof/>
                <w:sz w:val="22"/>
                <w:szCs w:val="22"/>
              </w:rPr>
              <w:t>50]</w:t>
            </w:r>
            <w:r w:rsidR="00B77525" w:rsidRPr="00F11E9D">
              <w:rPr>
                <w:rFonts w:asciiTheme="majorHAnsi" w:hAnsiTheme="majorHAnsi" w:cs="Times New Roman"/>
                <w:b/>
                <w:sz w:val="22"/>
                <w:szCs w:val="22"/>
              </w:rPr>
              <w:fldChar w:fldCharType="end"/>
            </w:r>
          </w:p>
          <w:p w:rsidR="00CC5DA3" w:rsidRPr="00F11E9D" w:rsidRDefault="00CC5DA3" w:rsidP="003322E2">
            <w:pPr>
              <w:spacing w:line="240" w:lineRule="auto"/>
              <w:jc w:val="left"/>
              <w:rPr>
                <w:rFonts w:asciiTheme="majorHAnsi" w:hAnsiTheme="majorHAnsi" w:cs="Times New Roman"/>
                <w:b/>
                <w:sz w:val="22"/>
                <w:szCs w:val="22"/>
              </w:rPr>
            </w:pP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 xml:space="preserve">cross-sectional study </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Netherlands</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 xml:space="preserve">Setting: </w:t>
            </w:r>
            <w:r w:rsidRPr="00F11E9D">
              <w:rPr>
                <w:rFonts w:asciiTheme="majorHAnsi" w:hAnsiTheme="majorHAnsi" w:cs="Times New Roman"/>
                <w:sz w:val="22"/>
                <w:szCs w:val="22"/>
                <w:lang w:val="en-GB"/>
              </w:rPr>
              <w:t>primary care practice (n=4)</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w:t>
            </w:r>
            <w:r w:rsidRPr="00F11E9D">
              <w:rPr>
                <w:rFonts w:asciiTheme="majorHAnsi" w:hAnsiTheme="majorHAnsi" w:cs="Times New Roman"/>
                <w:sz w:val="22"/>
                <w:szCs w:val="22"/>
                <w:lang w:val="en-GB"/>
              </w:rPr>
              <w:t xml:space="preserve"> GPs</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integrated care</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88 (diabetic patients only)</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rPr>
              <w:t>Type 2</w:t>
            </w:r>
          </w:p>
        </w:tc>
        <w:tc>
          <w:tcPr>
            <w:tcW w:w="0" w:type="auto"/>
            <w:tcBorders>
              <w:left w:val="nil"/>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68.8 (8.9)</w:t>
            </w:r>
          </w:p>
          <w:p w:rsidR="00CC5DA3" w:rsidRPr="00F11E9D" w:rsidRDefault="00CC5DA3" w:rsidP="003322E2">
            <w:pPr>
              <w:spacing w:line="240" w:lineRule="auto"/>
              <w:jc w:val="left"/>
              <w:rPr>
                <w:rFonts w:asciiTheme="majorHAnsi" w:hAnsiTheme="majorHAnsi" w:cs="Times New Roman"/>
                <w:sz w:val="22"/>
                <w:szCs w:val="22"/>
                <w:lang w:val="en-GB"/>
              </w:rPr>
            </w:pP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43%</w:t>
            </w:r>
          </w:p>
        </w:tc>
        <w:tc>
          <w:tcPr>
            <w:tcW w:w="0" w:type="auto"/>
            <w:tcBorders>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Dutch </w:t>
            </w:r>
          </w:p>
          <w:p w:rsidR="00CC5DA3"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 items</w:t>
            </w:r>
          </w:p>
          <w:p w:rsidR="00991B59"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lmost never to almost always</w:t>
            </w:r>
          </w:p>
        </w:tc>
        <w:tc>
          <w:tcPr>
            <w:tcW w:w="0" w:type="auto"/>
            <w:tcBorders>
              <w:lef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3.2 (1.0)</w:t>
            </w:r>
          </w:p>
          <w:p w:rsidR="00CC5DA3" w:rsidRPr="00F11E9D" w:rsidRDefault="00CC5DA3" w:rsidP="003322E2">
            <w:pPr>
              <w:spacing w:line="240" w:lineRule="auto"/>
              <w:jc w:val="left"/>
              <w:rPr>
                <w:rFonts w:asciiTheme="majorHAnsi" w:hAnsiTheme="majorHAnsi" w:cs="Times New Roman"/>
                <w:sz w:val="22"/>
                <w:szCs w:val="22"/>
                <w:lang w:val="en-GB"/>
              </w:rPr>
            </w:pPr>
          </w:p>
        </w:tc>
      </w:tr>
      <w:tr w:rsidR="00CC5DA3" w:rsidRPr="00F11E9D" w:rsidTr="00D05E89">
        <w:trPr>
          <w:trHeight w:val="228"/>
        </w:trPr>
        <w:tc>
          <w:tcPr>
            <w:tcW w:w="0" w:type="auto"/>
          </w:tcPr>
          <w:p w:rsidR="00CC5DA3" w:rsidRPr="00F11E9D" w:rsidRDefault="00CC5DA3" w:rsidP="003322E2">
            <w:pPr>
              <w:spacing w:line="240" w:lineRule="auto"/>
              <w:jc w:val="left"/>
              <w:rPr>
                <w:rFonts w:asciiTheme="majorHAnsi" w:hAnsiTheme="majorHAnsi" w:cs="Times New Roman"/>
                <w:b/>
                <w:sz w:val="22"/>
                <w:szCs w:val="22"/>
                <w:lang w:val="en-GB"/>
              </w:rPr>
            </w:pPr>
            <w:r w:rsidRPr="00F11E9D">
              <w:rPr>
                <w:rFonts w:asciiTheme="majorHAnsi" w:hAnsiTheme="majorHAnsi" w:cs="Times New Roman"/>
                <w:b/>
                <w:sz w:val="22"/>
                <w:szCs w:val="22"/>
                <w:lang w:val="en-GB"/>
              </w:rPr>
              <w:t>Glasgow &amp; al (2005)</w:t>
            </w:r>
            <w:r w:rsidR="00B77525" w:rsidRPr="00F11E9D">
              <w:rPr>
                <w:rFonts w:asciiTheme="majorHAnsi" w:hAnsiTheme="majorHAnsi" w:cs="Times New Roman"/>
                <w:b/>
                <w:sz w:val="22"/>
                <w:szCs w:val="22"/>
                <w:lang w:val="en-GB"/>
              </w:rPr>
              <w:fldChar w:fldCharType="begin">
                <w:fldData xml:space="preserve">PEVuZE5vdGU+PENpdGU+PEF1dGhvcj5HbGFzZ293PC9BdXRob3I+PFllYXI+MjAwNTwvWWVhcj48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00F11E9D">
              <w:rPr>
                <w:rFonts w:asciiTheme="majorHAnsi" w:hAnsiTheme="majorHAnsi" w:cs="Times New Roman"/>
                <w:b/>
                <w:sz w:val="22"/>
                <w:szCs w:val="22"/>
                <w:lang w:val="en-GB"/>
              </w:rPr>
              <w:instrText xml:space="preserve"> ADDIN EN.CITE </w:instrText>
            </w:r>
            <w:r w:rsidR="00B77525">
              <w:rPr>
                <w:rFonts w:asciiTheme="majorHAnsi" w:hAnsiTheme="majorHAnsi" w:cs="Times New Roman"/>
                <w:b/>
                <w:sz w:val="22"/>
                <w:szCs w:val="22"/>
                <w:lang w:val="en-GB"/>
              </w:rPr>
              <w:fldChar w:fldCharType="begin">
                <w:fldData xml:space="preserve">PEVuZE5vdGU+PENpdGU+PEF1dGhvcj5HbGFzZ293PC9BdXRob3I+PFllYXI+MjAwNTwvWWVhcj48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00F11E9D">
              <w:rPr>
                <w:rFonts w:asciiTheme="majorHAnsi" w:hAnsiTheme="majorHAnsi" w:cs="Times New Roman"/>
                <w:b/>
                <w:sz w:val="22"/>
                <w:szCs w:val="22"/>
                <w:lang w:val="en-GB"/>
              </w:rPr>
              <w:instrText xml:space="preserve"> ADDIN EN.CITE.DATA </w:instrText>
            </w:r>
            <w:r w:rsidR="00B77525">
              <w:rPr>
                <w:rFonts w:asciiTheme="majorHAnsi" w:hAnsiTheme="majorHAnsi" w:cs="Times New Roman"/>
                <w:b/>
                <w:sz w:val="22"/>
                <w:szCs w:val="22"/>
                <w:lang w:val="en-GB"/>
              </w:rPr>
            </w:r>
            <w:r w:rsidR="00B77525">
              <w:rPr>
                <w:rFonts w:asciiTheme="majorHAnsi" w:hAnsiTheme="majorHAnsi" w:cs="Times New Roman"/>
                <w:b/>
                <w:sz w:val="22"/>
                <w:szCs w:val="22"/>
                <w:lang w:val="en-GB"/>
              </w:rPr>
              <w:fldChar w:fldCharType="end"/>
            </w:r>
            <w:r w:rsidR="00B77525" w:rsidRPr="00F11E9D">
              <w:rPr>
                <w:rFonts w:asciiTheme="majorHAnsi" w:hAnsiTheme="majorHAnsi" w:cs="Times New Roman"/>
                <w:b/>
                <w:sz w:val="22"/>
                <w:szCs w:val="22"/>
                <w:lang w:val="en-GB"/>
              </w:rPr>
            </w:r>
            <w:r w:rsidR="00B77525" w:rsidRPr="00F11E9D">
              <w:rPr>
                <w:rFonts w:asciiTheme="majorHAnsi" w:hAnsiTheme="majorHAnsi" w:cs="Times New Roman"/>
                <w:b/>
                <w:sz w:val="22"/>
                <w:szCs w:val="22"/>
                <w:lang w:val="en-GB"/>
              </w:rPr>
              <w:fldChar w:fldCharType="separate"/>
            </w:r>
            <w:r w:rsidR="0034680E">
              <w:rPr>
                <w:rFonts w:asciiTheme="majorHAnsi" w:hAnsiTheme="majorHAnsi" w:cs="Times New Roman"/>
                <w:b/>
                <w:noProof/>
                <w:sz w:val="22"/>
                <w:szCs w:val="22"/>
                <w:lang w:val="en-GB"/>
              </w:rPr>
              <w:t xml:space="preserve"> [</w:t>
            </w:r>
            <w:r w:rsidR="00F11E9D">
              <w:rPr>
                <w:rFonts w:asciiTheme="majorHAnsi" w:hAnsiTheme="majorHAnsi" w:cs="Times New Roman"/>
                <w:b/>
                <w:noProof/>
                <w:sz w:val="22"/>
                <w:szCs w:val="22"/>
                <w:lang w:val="en-GB"/>
              </w:rPr>
              <w:t>51]</w:t>
            </w:r>
            <w:r w:rsidR="00B77525" w:rsidRPr="00F11E9D">
              <w:rPr>
                <w:rFonts w:asciiTheme="majorHAnsi" w:hAnsiTheme="majorHAnsi" w:cs="Times New Roman"/>
                <w:b/>
                <w:sz w:val="22"/>
                <w:szCs w:val="22"/>
                <w:lang w:val="en-GB"/>
              </w:rPr>
              <w:fldChar w:fldCharType="end"/>
            </w:r>
          </w:p>
          <w:p w:rsidR="00CC5DA3" w:rsidRPr="00F11E9D" w:rsidRDefault="00CC5DA3" w:rsidP="003322E2">
            <w:pPr>
              <w:spacing w:line="240" w:lineRule="auto"/>
              <w:jc w:val="left"/>
              <w:rPr>
                <w:rFonts w:asciiTheme="majorHAnsi" w:hAnsiTheme="majorHAnsi" w:cs="Times New Roman"/>
                <w:b/>
                <w:sz w:val="22"/>
                <w:szCs w:val="22"/>
              </w:rPr>
            </w:pPr>
          </w:p>
        </w:tc>
        <w:tc>
          <w:tcPr>
            <w:tcW w:w="0" w:type="auto"/>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Study design</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cross-sectional study</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Country</w:t>
            </w:r>
            <w:r w:rsidRPr="00F11E9D">
              <w:rPr>
                <w:rFonts w:asciiTheme="majorHAnsi" w:hAnsiTheme="majorHAnsi" w:cs="Times New Roman"/>
                <w:sz w:val="22"/>
                <w:szCs w:val="22"/>
              </w:rPr>
              <w:t xml:space="preserve">: </w:t>
            </w:r>
            <w:r w:rsidRPr="00F11E9D">
              <w:rPr>
                <w:rFonts w:asciiTheme="majorHAnsi" w:hAnsiTheme="majorHAnsi" w:cs="Times New Roman"/>
                <w:sz w:val="22"/>
                <w:szCs w:val="22"/>
                <w:lang w:val="en-GB"/>
              </w:rPr>
              <w:t>USA</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lang w:val="en-GB"/>
              </w:rPr>
              <w:t xml:space="preserve">Setting: </w:t>
            </w:r>
            <w:r w:rsidRPr="00F11E9D">
              <w:rPr>
                <w:rFonts w:asciiTheme="majorHAnsi" w:hAnsiTheme="majorHAnsi" w:cs="Times New Roman"/>
                <w:sz w:val="22"/>
                <w:szCs w:val="22"/>
                <w:lang w:val="en-GB"/>
              </w:rPr>
              <w:t>primary care practice (n=30)</w:t>
            </w:r>
          </w:p>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i/>
                <w:sz w:val="22"/>
                <w:szCs w:val="22"/>
              </w:rPr>
              <w:t>HC professionals</w:t>
            </w:r>
            <w:r w:rsidRPr="00F11E9D">
              <w:rPr>
                <w:rFonts w:asciiTheme="majorHAnsi" w:hAnsiTheme="majorHAnsi" w:cs="Times New Roman"/>
                <w:sz w:val="22"/>
                <w:szCs w:val="22"/>
              </w:rPr>
              <w:t>:</w:t>
            </w:r>
            <w:r w:rsidRPr="00F11E9D">
              <w:rPr>
                <w:rFonts w:asciiTheme="majorHAnsi" w:hAnsiTheme="majorHAnsi" w:cs="Times New Roman"/>
                <w:sz w:val="22"/>
                <w:szCs w:val="22"/>
                <w:lang w:val="en-GB"/>
              </w:rPr>
              <w:t xml:space="preserve"> not reported</w:t>
            </w:r>
          </w:p>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i/>
                <w:sz w:val="22"/>
                <w:szCs w:val="22"/>
              </w:rPr>
              <w:t>Type of care</w:t>
            </w:r>
            <w:r w:rsidRPr="00F11E9D">
              <w:rPr>
                <w:rFonts w:asciiTheme="majorHAnsi" w:hAnsiTheme="majorHAnsi" w:cs="Times New Roman"/>
                <w:sz w:val="22"/>
                <w:szCs w:val="22"/>
              </w:rPr>
              <w:t>: usual care</w:t>
            </w:r>
          </w:p>
        </w:tc>
        <w:tc>
          <w:tcPr>
            <w:tcW w:w="0" w:type="auto"/>
            <w:tcBorders>
              <w:bottom w:val="single" w:sz="12" w:space="0" w:color="auto"/>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363</w:t>
            </w:r>
          </w:p>
        </w:tc>
        <w:tc>
          <w:tcPr>
            <w:tcW w:w="0" w:type="auto"/>
            <w:tcBorders>
              <w:left w:val="nil"/>
              <w:bottom w:val="single" w:sz="12" w:space="0" w:color="auto"/>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Type 2</w:t>
            </w:r>
          </w:p>
        </w:tc>
        <w:tc>
          <w:tcPr>
            <w:tcW w:w="0" w:type="auto"/>
            <w:tcBorders>
              <w:left w:val="nil"/>
              <w:bottom w:val="single" w:sz="12" w:space="0" w:color="auto"/>
              <w:right w:val="nil"/>
            </w:tcBorders>
          </w:tcPr>
          <w:p w:rsidR="00CC5DA3" w:rsidRPr="00F11E9D" w:rsidRDefault="00CC5DA3" w:rsidP="003322E2">
            <w:pPr>
              <w:spacing w:line="240" w:lineRule="auto"/>
              <w:jc w:val="left"/>
              <w:rPr>
                <w:rFonts w:asciiTheme="majorHAnsi" w:hAnsiTheme="majorHAnsi" w:cs="Times New Roman"/>
                <w:sz w:val="22"/>
                <w:szCs w:val="22"/>
                <w:lang w:val="en-GB"/>
              </w:rPr>
            </w:pPr>
            <w:r w:rsidRPr="00F11E9D">
              <w:rPr>
                <w:rFonts w:asciiTheme="majorHAnsi" w:hAnsiTheme="majorHAnsi" w:cs="Times New Roman"/>
                <w:sz w:val="22"/>
                <w:szCs w:val="22"/>
                <w:lang w:val="en-GB"/>
              </w:rPr>
              <w:t>64.1 (11.9)</w:t>
            </w:r>
          </w:p>
          <w:p w:rsidR="00CC5DA3" w:rsidRPr="00F11E9D" w:rsidRDefault="00CC5DA3" w:rsidP="003322E2">
            <w:pPr>
              <w:spacing w:line="240" w:lineRule="auto"/>
              <w:jc w:val="left"/>
              <w:rPr>
                <w:rFonts w:asciiTheme="majorHAnsi" w:hAnsiTheme="majorHAnsi" w:cs="Times New Roman"/>
                <w:sz w:val="22"/>
                <w:szCs w:val="22"/>
                <w:lang w:val="en-GB"/>
              </w:rPr>
            </w:pPr>
          </w:p>
          <w:p w:rsidR="00CC5DA3" w:rsidRPr="00F11E9D" w:rsidRDefault="00CC5DA3" w:rsidP="003322E2">
            <w:pPr>
              <w:spacing w:line="240" w:lineRule="auto"/>
              <w:jc w:val="left"/>
              <w:rPr>
                <w:rFonts w:asciiTheme="majorHAnsi" w:hAnsiTheme="majorHAnsi" w:cs="Times New Roman"/>
                <w:sz w:val="22"/>
                <w:szCs w:val="22"/>
                <w:lang w:val="en-GB"/>
              </w:rPr>
            </w:pPr>
          </w:p>
        </w:tc>
        <w:tc>
          <w:tcPr>
            <w:tcW w:w="0" w:type="auto"/>
            <w:tcBorders>
              <w:left w:val="nil"/>
              <w:bottom w:val="single" w:sz="12" w:space="0" w:color="auto"/>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lang w:val="en-GB"/>
              </w:rPr>
              <w:t>52.8%</w:t>
            </w:r>
          </w:p>
        </w:tc>
        <w:tc>
          <w:tcPr>
            <w:tcW w:w="0" w:type="auto"/>
            <w:tcBorders>
              <w:bottom w:val="single" w:sz="12" w:space="0" w:color="auto"/>
              <w:right w:val="nil"/>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 xml:space="preserve">English </w:t>
            </w:r>
          </w:p>
          <w:p w:rsidR="00CC5DA3" w:rsidRPr="00F11E9D" w:rsidRDefault="00E916F6"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20</w:t>
            </w:r>
            <w:r w:rsidR="007F03FD" w:rsidRPr="00F11E9D">
              <w:rPr>
                <w:rFonts w:asciiTheme="majorHAnsi" w:hAnsiTheme="majorHAnsi" w:cs="Times New Roman"/>
                <w:sz w:val="22"/>
                <w:szCs w:val="22"/>
              </w:rPr>
              <w:t xml:space="preserve"> items</w:t>
            </w:r>
            <w:r w:rsidRPr="00F11E9D">
              <w:rPr>
                <w:rFonts w:asciiTheme="majorHAnsi" w:hAnsiTheme="majorHAnsi" w:cs="Times New Roman"/>
                <w:sz w:val="22"/>
                <w:szCs w:val="22"/>
              </w:rPr>
              <w:t xml:space="preserve"> + 6 (5As)</w:t>
            </w:r>
          </w:p>
          <w:p w:rsidR="007F03FD" w:rsidRPr="00F11E9D" w:rsidRDefault="00991B59"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Almost never to almost always</w:t>
            </w:r>
          </w:p>
        </w:tc>
        <w:tc>
          <w:tcPr>
            <w:tcW w:w="0" w:type="auto"/>
            <w:tcBorders>
              <w:left w:val="nil"/>
              <w:bottom w:val="single" w:sz="12" w:space="0" w:color="auto"/>
            </w:tcBorders>
          </w:tcPr>
          <w:p w:rsidR="00CC5DA3" w:rsidRPr="00F11E9D" w:rsidRDefault="00CC5DA3" w:rsidP="003322E2">
            <w:pPr>
              <w:spacing w:line="240" w:lineRule="auto"/>
              <w:jc w:val="left"/>
              <w:rPr>
                <w:rFonts w:asciiTheme="majorHAnsi" w:hAnsiTheme="majorHAnsi" w:cs="Times New Roman"/>
                <w:sz w:val="22"/>
                <w:szCs w:val="22"/>
              </w:rPr>
            </w:pPr>
            <w:r w:rsidRPr="00F11E9D">
              <w:rPr>
                <w:rFonts w:asciiTheme="majorHAnsi" w:hAnsiTheme="majorHAnsi" w:cs="Times New Roman"/>
                <w:sz w:val="22"/>
                <w:szCs w:val="22"/>
              </w:rPr>
              <w:t>3.2 (0.9)</w:t>
            </w:r>
          </w:p>
          <w:p w:rsidR="00CC5DA3" w:rsidRPr="00F11E9D" w:rsidRDefault="00CC5DA3" w:rsidP="003322E2">
            <w:pPr>
              <w:spacing w:line="240" w:lineRule="auto"/>
              <w:jc w:val="left"/>
              <w:rPr>
                <w:rFonts w:asciiTheme="majorHAnsi" w:hAnsiTheme="majorHAnsi" w:cs="Times New Roman"/>
                <w:sz w:val="22"/>
                <w:szCs w:val="22"/>
              </w:rPr>
            </w:pPr>
          </w:p>
        </w:tc>
      </w:tr>
    </w:tbl>
    <w:p w:rsidR="00CC5DA3" w:rsidRPr="00F11E9D" w:rsidRDefault="00CC5DA3" w:rsidP="00CC5DA3">
      <w:pPr>
        <w:rPr>
          <w:rFonts w:asciiTheme="majorHAnsi" w:hAnsiTheme="majorHAnsi" w:cs="Times New Roman"/>
          <w:sz w:val="20"/>
        </w:rPr>
      </w:pPr>
      <w:r w:rsidRPr="00F11E9D">
        <w:rPr>
          <w:rFonts w:asciiTheme="majorHAnsi" w:hAnsiTheme="majorHAnsi" w:cs="Times New Roman"/>
          <w:sz w:val="20"/>
        </w:rPr>
        <w:t>RCT: randomized controlled trial, HC: healthcare, GP: general practitioner, SD: standard deviation</w:t>
      </w:r>
      <w:r w:rsidR="00820690" w:rsidRPr="00F11E9D">
        <w:rPr>
          <w:rFonts w:asciiTheme="majorHAnsi" w:hAnsiTheme="majorHAnsi" w:cs="Times New Roman"/>
          <w:sz w:val="20"/>
        </w:rPr>
        <w:t>, nb: number</w:t>
      </w:r>
    </w:p>
    <w:p w:rsidR="000D4759" w:rsidRPr="00F11E9D" w:rsidRDefault="000D4759" w:rsidP="000D4759">
      <w:pPr>
        <w:pStyle w:val="EndNoteBibliographyTitle"/>
        <w:rPr>
          <w:rFonts w:asciiTheme="majorHAnsi" w:hAnsiTheme="majorHAnsi"/>
        </w:rPr>
        <w:sectPr w:rsidR="000D4759" w:rsidRPr="00F11E9D" w:rsidSect="000D4759">
          <w:headerReference w:type="even" r:id="rId8"/>
          <w:headerReference w:type="default" r:id="rId9"/>
          <w:footerReference w:type="even" r:id="rId10"/>
          <w:footerReference w:type="default" r:id="rId11"/>
          <w:headerReference w:type="first" r:id="rId12"/>
          <w:footerReference w:type="first" r:id="rId13"/>
          <w:pgSz w:w="16840" w:h="11900" w:orient="landscape" w:code="9"/>
          <w:pgMar w:top="1418" w:right="1418" w:bottom="1418" w:left="1418" w:header="709" w:footer="709" w:gutter="0"/>
          <w:cols w:space="708"/>
          <w:docGrid w:linePitch="360"/>
        </w:sectPr>
      </w:pPr>
    </w:p>
    <w:p w:rsidR="00F11E9D" w:rsidRPr="0034680E" w:rsidRDefault="00B77525" w:rsidP="00F11E9D">
      <w:pPr>
        <w:pStyle w:val="EndNoteBibliographyTitle"/>
        <w:rPr>
          <w:noProof/>
          <w:szCs w:val="22"/>
        </w:rPr>
      </w:pPr>
      <w:r w:rsidRPr="00F11E9D">
        <w:lastRenderedPageBreak/>
        <w:fldChar w:fldCharType="begin"/>
      </w:r>
      <w:r w:rsidR="006F7744" w:rsidRPr="00F11E9D">
        <w:instrText xml:space="preserve"> ADDIN EN.REFLIST </w:instrText>
      </w:r>
      <w:r w:rsidRPr="00F11E9D">
        <w:fldChar w:fldCharType="separate"/>
      </w:r>
      <w:r w:rsidR="00F11E9D" w:rsidRPr="0034680E">
        <w:rPr>
          <w:noProof/>
          <w:szCs w:val="22"/>
        </w:rPr>
        <w:t>References</w:t>
      </w:r>
    </w:p>
    <w:p w:rsidR="00F11E9D" w:rsidRPr="00F11E9D" w:rsidRDefault="00F11E9D" w:rsidP="00F11E9D">
      <w:pPr>
        <w:pStyle w:val="EndNoteBibliography"/>
        <w:ind w:left="0" w:firstLine="0"/>
      </w:pPr>
      <w:r w:rsidRPr="00F11E9D">
        <w:t>[1]</w:t>
      </w:r>
      <w:r w:rsidRPr="00F11E9D">
        <w:tab/>
        <w:t xml:space="preserve">Chiu HC, Hsieh HM, Lin YC, Kuo SJ, Kao HY, Yeh SC, et al. Patient assessment of diabetes care in a pay-for-performance program. </w:t>
      </w:r>
      <w:r w:rsidRPr="00F11E9D">
        <w:rPr>
          <w:i/>
        </w:rPr>
        <w:t>Int J Qual Health Care</w:t>
      </w:r>
      <w:r w:rsidRPr="00F11E9D">
        <w:t>. 2016; 28: 183-90.</w:t>
      </w:r>
    </w:p>
    <w:p w:rsidR="00F11E9D" w:rsidRPr="00F11E9D" w:rsidRDefault="00F11E9D" w:rsidP="00F11E9D">
      <w:pPr>
        <w:pStyle w:val="EndNoteBibliography"/>
        <w:ind w:left="0" w:firstLine="0"/>
      </w:pPr>
      <w:r w:rsidRPr="00F11E9D">
        <w:t>[2]</w:t>
      </w:r>
      <w:r w:rsidRPr="00F11E9D">
        <w:tab/>
        <w:t xml:space="preserve">Dede B, Sari M, Gursul A, Hanedar A, Gadis A, Gorgulu B, et al. Variables affecting quality of care of the outpatients having a chronic condition. [Turkish]. </w:t>
      </w:r>
      <w:r w:rsidRPr="00F11E9D">
        <w:rPr>
          <w:i/>
        </w:rPr>
        <w:t>TAF Preventive Medicine Bulletin</w:t>
      </w:r>
      <w:r w:rsidRPr="00F11E9D">
        <w:t>. 2016; 15: 238-47.</w:t>
      </w:r>
    </w:p>
    <w:p w:rsidR="00F11E9D" w:rsidRPr="00F11E9D" w:rsidRDefault="00F11E9D" w:rsidP="00F11E9D">
      <w:pPr>
        <w:pStyle w:val="EndNoteBibliography"/>
        <w:ind w:left="0" w:firstLine="0"/>
      </w:pPr>
      <w:r w:rsidRPr="00F11E9D">
        <w:t>[3]</w:t>
      </w:r>
      <w:r w:rsidRPr="00F11E9D">
        <w:tab/>
        <w:t xml:space="preserve">Fan J, McCoy RG, Ziegenfuss JY, Smith SA, Borah BJ, Deming JR, et al. Evaluating the structure of the Patient Assessment of Chronic Illness Care (PACIC) survey from the patient's perspective. </w:t>
      </w:r>
      <w:r w:rsidRPr="00F11E9D">
        <w:rPr>
          <w:i/>
        </w:rPr>
        <w:t>Ann Behav Med</w:t>
      </w:r>
      <w:r w:rsidRPr="00F11E9D">
        <w:t>. 2015; 49: 104-11.</w:t>
      </w:r>
    </w:p>
    <w:p w:rsidR="00F11E9D" w:rsidRPr="00F11E9D" w:rsidRDefault="00F11E9D" w:rsidP="00F11E9D">
      <w:pPr>
        <w:pStyle w:val="EndNoteBibliography"/>
        <w:ind w:left="0" w:firstLine="0"/>
      </w:pPr>
      <w:r w:rsidRPr="00F11E9D">
        <w:t>[4]</w:t>
      </w:r>
      <w:r w:rsidRPr="00F11E9D">
        <w:tab/>
        <w:t xml:space="preserve">Ku GM, Kegels G. Implementing elements of a context-adapted chronic care model to improve first-line diabetes care: effects on assessment of chronic illness care and glycaemic control among people with diabetes enrolled to the First-Line Diabetes Care (FiLDCare) Project in the Northern Philippines. </w:t>
      </w:r>
      <w:r w:rsidRPr="00F11E9D">
        <w:rPr>
          <w:i/>
        </w:rPr>
        <w:t>Prim Health Care Res Dev</w:t>
      </w:r>
      <w:r w:rsidRPr="00F11E9D">
        <w:t>. 2015; 16: 481-91.</w:t>
      </w:r>
    </w:p>
    <w:p w:rsidR="00F11E9D" w:rsidRPr="00E02DA0" w:rsidRDefault="00F11E9D" w:rsidP="00F11E9D">
      <w:pPr>
        <w:pStyle w:val="EndNoteBibliography"/>
        <w:ind w:left="0" w:firstLine="0"/>
        <w:rPr>
          <w:lang w:val="it-IT"/>
        </w:rPr>
      </w:pPr>
      <w:r w:rsidRPr="00F11E9D">
        <w:t>[5]</w:t>
      </w:r>
      <w:r w:rsidRPr="00F11E9D">
        <w:tab/>
        <w:t xml:space="preserve">Kuznetsov L, Simmons RK, Sandbaek A, Maindal HT. The impact of intensive multifactorial treatment on perceptions of chronic care among individuals with screen-detected diabetes: results from the ADDITION-Denmark trial. </w:t>
      </w:r>
      <w:r w:rsidRPr="00E02DA0">
        <w:rPr>
          <w:i/>
          <w:lang w:val="it-IT"/>
        </w:rPr>
        <w:t>Int J Clin Pract</w:t>
      </w:r>
      <w:r w:rsidRPr="00E02DA0">
        <w:rPr>
          <w:lang w:val="it-IT"/>
        </w:rPr>
        <w:t>. 2015; 69: 466-73.</w:t>
      </w:r>
    </w:p>
    <w:p w:rsidR="00F11E9D" w:rsidRPr="00E02DA0" w:rsidRDefault="00F11E9D" w:rsidP="00F11E9D">
      <w:pPr>
        <w:pStyle w:val="EndNoteBibliography"/>
        <w:ind w:left="0" w:firstLine="0"/>
        <w:rPr>
          <w:lang w:val="it-IT"/>
        </w:rPr>
      </w:pPr>
      <w:r w:rsidRPr="00E02DA0">
        <w:rPr>
          <w:lang w:val="it-IT"/>
        </w:rPr>
        <w:t>[6]</w:t>
      </w:r>
      <w:r w:rsidRPr="00E02DA0">
        <w:rPr>
          <w:lang w:val="it-IT"/>
        </w:rPr>
        <w:tab/>
        <w:t xml:space="preserve">Nicolucci A, Rossi MC, Pellegrini F, Lucisano G, Pintaudi B, Gentile S, et al. </w:t>
      </w:r>
      <w:r w:rsidRPr="00F11E9D">
        <w:t xml:space="preserve">Benchmarking network for clinical and humanistic outcomes in diabetes (BENCH-D) study: protocol, tools, and population. </w:t>
      </w:r>
      <w:r w:rsidRPr="00E02DA0">
        <w:rPr>
          <w:i/>
          <w:lang w:val="it-IT"/>
        </w:rPr>
        <w:t>SpringerPlus</w:t>
      </w:r>
      <w:r w:rsidRPr="00E02DA0">
        <w:rPr>
          <w:lang w:val="it-IT"/>
        </w:rPr>
        <w:t>. 2014; 3.</w:t>
      </w:r>
    </w:p>
    <w:p w:rsidR="00F11E9D" w:rsidRPr="00E02DA0" w:rsidRDefault="00F11E9D" w:rsidP="00F11E9D">
      <w:pPr>
        <w:pStyle w:val="EndNoteBibliography"/>
        <w:ind w:left="0" w:firstLine="0"/>
        <w:rPr>
          <w:lang w:val="it-IT"/>
        </w:rPr>
      </w:pPr>
      <w:r w:rsidRPr="00E02DA0">
        <w:rPr>
          <w:lang w:val="it-IT"/>
        </w:rPr>
        <w:t>[7]</w:t>
      </w:r>
      <w:r w:rsidRPr="00E02DA0">
        <w:rPr>
          <w:lang w:val="it-IT"/>
        </w:rPr>
        <w:tab/>
        <w:t xml:space="preserve">Pintaudi B, Lucisano G, Gentile S, Bulotta A, Skovlund SE, Vespasiani G, et al. </w:t>
      </w:r>
      <w:r w:rsidRPr="00F11E9D">
        <w:t xml:space="preserve">Correlates of diabetes-related distress in type 2 diabetes: Findings from the benchmarking network for clinical and humanistic outcomes in diabetes (BENCH-D) study. </w:t>
      </w:r>
      <w:r w:rsidRPr="00E02DA0">
        <w:rPr>
          <w:i/>
          <w:lang w:val="it-IT"/>
        </w:rPr>
        <w:t>J Psychosom Res</w:t>
      </w:r>
      <w:r w:rsidRPr="00E02DA0">
        <w:rPr>
          <w:lang w:val="it-IT"/>
        </w:rPr>
        <w:t>. 2015; 79: 348-54.</w:t>
      </w:r>
    </w:p>
    <w:p w:rsidR="00F11E9D" w:rsidRPr="00F11E9D" w:rsidRDefault="00F11E9D" w:rsidP="00F11E9D">
      <w:pPr>
        <w:pStyle w:val="EndNoteBibliography"/>
        <w:ind w:left="0" w:firstLine="0"/>
      </w:pPr>
      <w:r w:rsidRPr="00E02DA0">
        <w:rPr>
          <w:lang w:val="it-IT"/>
        </w:rPr>
        <w:t>[8]</w:t>
      </w:r>
      <w:r w:rsidRPr="00E02DA0">
        <w:rPr>
          <w:lang w:val="it-IT"/>
        </w:rPr>
        <w:tab/>
        <w:t xml:space="preserve">Rossi MC, Lucisano G, Funnell M, Pintaudi B, Bulotta A, Gentile S, et al. </w:t>
      </w:r>
      <w:r w:rsidRPr="00F11E9D">
        <w:t xml:space="preserve">Interplay among patient empowerment and clinical and person-centered outcomes in type 2 diabetes. The BENCH-D study. </w:t>
      </w:r>
      <w:r w:rsidRPr="00F11E9D">
        <w:rPr>
          <w:i/>
        </w:rPr>
        <w:t>Patient Educ Couns</w:t>
      </w:r>
      <w:r w:rsidRPr="00F11E9D">
        <w:t>. 2015; 98: 1142-9.</w:t>
      </w:r>
    </w:p>
    <w:p w:rsidR="00F11E9D" w:rsidRPr="00F11E9D" w:rsidRDefault="00F11E9D" w:rsidP="00F11E9D">
      <w:pPr>
        <w:pStyle w:val="EndNoteBibliography"/>
        <w:ind w:left="0" w:firstLine="0"/>
      </w:pPr>
      <w:r w:rsidRPr="00F11E9D">
        <w:lastRenderedPageBreak/>
        <w:t>[9]</w:t>
      </w:r>
      <w:r w:rsidRPr="00F11E9D">
        <w:tab/>
        <w:t xml:space="preserve">Aung E, Donald M, Coll J, Dower J, Williams GM, Doi SA. The impact of concordant and discordant comorbidities on patient-assessed quality of diabetes care. </w:t>
      </w:r>
      <w:r w:rsidRPr="00F11E9D">
        <w:rPr>
          <w:i/>
        </w:rPr>
        <w:t>Health Expect</w:t>
      </w:r>
      <w:r w:rsidRPr="00F11E9D">
        <w:t>. 2015; 18: 1621-32.</w:t>
      </w:r>
    </w:p>
    <w:p w:rsidR="00F11E9D" w:rsidRPr="00F11E9D" w:rsidRDefault="00F11E9D" w:rsidP="00F11E9D">
      <w:pPr>
        <w:pStyle w:val="EndNoteBibliography"/>
        <w:ind w:left="0" w:firstLine="0"/>
      </w:pPr>
      <w:r w:rsidRPr="00F11E9D">
        <w:t>[10]</w:t>
      </w:r>
      <w:r w:rsidRPr="00F11E9D">
        <w:tab/>
        <w:t xml:space="preserve">Aung E, Donald M, Coll JR, Williams GM, Doi SA. Association between patient activation and patient-assessed quality of care in type 2 diabetes: results of a longitudinal study. </w:t>
      </w:r>
      <w:r w:rsidRPr="00F11E9D">
        <w:rPr>
          <w:i/>
        </w:rPr>
        <w:t>Health Expect</w:t>
      </w:r>
      <w:r w:rsidRPr="00F11E9D">
        <w:t>. 2016; 19: 356-66.</w:t>
      </w:r>
    </w:p>
    <w:p w:rsidR="00F11E9D" w:rsidRPr="00F11E9D" w:rsidRDefault="00F11E9D" w:rsidP="00F11E9D">
      <w:pPr>
        <w:pStyle w:val="EndNoteBibliography"/>
        <w:ind w:left="0" w:firstLine="0"/>
      </w:pPr>
      <w:r w:rsidRPr="00F11E9D">
        <w:t>[11]</w:t>
      </w:r>
      <w:r w:rsidRPr="00F11E9D">
        <w:tab/>
        <w:t xml:space="preserve">Aung E, Donald M, Williams GM, Coll JR, Doi SA. Influence of patient-assessed quality of chronic illness care and patient activation on health-related quality of life. </w:t>
      </w:r>
      <w:r w:rsidRPr="00F11E9D">
        <w:rPr>
          <w:i/>
        </w:rPr>
        <w:t>Int J Qual Health Care</w:t>
      </w:r>
      <w:r w:rsidRPr="00F11E9D">
        <w:t>. 2016; 28: 306-10.</w:t>
      </w:r>
    </w:p>
    <w:p w:rsidR="00F11E9D" w:rsidRPr="00F11E9D" w:rsidRDefault="00F11E9D" w:rsidP="00F11E9D">
      <w:pPr>
        <w:pStyle w:val="EndNoteBibliography"/>
        <w:ind w:left="0" w:firstLine="0"/>
      </w:pPr>
      <w:r w:rsidRPr="00F11E9D">
        <w:t>[12]</w:t>
      </w:r>
      <w:r w:rsidRPr="00F11E9D">
        <w:tab/>
        <w:t xml:space="preserve">Aung E, Donald M, Williams GM, Coll JR, Doi SA. Joint influence of Patient-Assessed Chronic Illness Care and patient activation on glycaemic control in type 2 diabetes. </w:t>
      </w:r>
      <w:r w:rsidRPr="00F11E9D">
        <w:rPr>
          <w:i/>
        </w:rPr>
        <w:t>Int J Qual Health Care</w:t>
      </w:r>
      <w:r w:rsidRPr="00F11E9D">
        <w:t>. 2015; 27: 117-24.</w:t>
      </w:r>
    </w:p>
    <w:p w:rsidR="00F11E9D" w:rsidRPr="00F11E9D" w:rsidRDefault="00F11E9D" w:rsidP="00F11E9D">
      <w:pPr>
        <w:pStyle w:val="EndNoteBibliography"/>
        <w:ind w:left="0" w:firstLine="0"/>
      </w:pPr>
      <w:r w:rsidRPr="00F11E9D">
        <w:t>[13]</w:t>
      </w:r>
      <w:r w:rsidRPr="00F11E9D">
        <w:tab/>
        <w:t xml:space="preserve">Aung E, Ostini R, Dower J, Donald M, Coll JR, Williams GM, et al. Patient Assessment of Chronic Illness Care (PACIC) in Type 2 Diabetes: A Longitudinal Study. </w:t>
      </w:r>
      <w:r w:rsidRPr="00F11E9D">
        <w:rPr>
          <w:i/>
        </w:rPr>
        <w:t>Eval Health Prof</w:t>
      </w:r>
      <w:r w:rsidRPr="00F11E9D">
        <w:t>. 2016; 39: 185-203.</w:t>
      </w:r>
    </w:p>
    <w:p w:rsidR="00F11E9D" w:rsidRPr="00F11E9D" w:rsidRDefault="00F11E9D" w:rsidP="00F11E9D">
      <w:pPr>
        <w:pStyle w:val="EndNoteBibliography"/>
        <w:ind w:left="0" w:firstLine="0"/>
      </w:pPr>
      <w:r w:rsidRPr="00F11E9D">
        <w:t>[14]</w:t>
      </w:r>
      <w:r w:rsidRPr="00F11E9D">
        <w:tab/>
        <w:t xml:space="preserve">Donald M, Dower J, Ware R, Mukandi B, Parekh S, Bain C. Living with diabetes: rationale, study design and baseline characteristics for an Australian prospective cohort study. </w:t>
      </w:r>
      <w:r w:rsidRPr="00F11E9D">
        <w:rPr>
          <w:i/>
        </w:rPr>
        <w:t>BMC Public Health</w:t>
      </w:r>
      <w:r w:rsidRPr="00F11E9D">
        <w:t>. 2012; 12: 8.</w:t>
      </w:r>
    </w:p>
    <w:p w:rsidR="00F11E9D" w:rsidRPr="00F11E9D" w:rsidRDefault="00F11E9D" w:rsidP="00F11E9D">
      <w:pPr>
        <w:pStyle w:val="EndNoteBibliography"/>
        <w:ind w:left="0" w:firstLine="0"/>
      </w:pPr>
      <w:r w:rsidRPr="00F11E9D">
        <w:t>[15]</w:t>
      </w:r>
      <w:r w:rsidRPr="00F11E9D">
        <w:tab/>
        <w:t xml:space="preserve">Frei A, Senn O, Huber F, Vecellio M, Steurer J, Woitzek K, et al. Congruency of diabetes care with the Chronic Care Model in different Swiss health care organisations from the patients' perspective: a cross sectional study. </w:t>
      </w:r>
      <w:r w:rsidRPr="00F11E9D">
        <w:rPr>
          <w:i/>
        </w:rPr>
        <w:t>Swiss Medical Weekly</w:t>
      </w:r>
      <w:r w:rsidRPr="00F11E9D">
        <w:t>. 2014; 144: w13992.</w:t>
      </w:r>
    </w:p>
    <w:p w:rsidR="00F11E9D" w:rsidRPr="00F11E9D" w:rsidRDefault="00F11E9D" w:rsidP="00F11E9D">
      <w:pPr>
        <w:pStyle w:val="EndNoteBibliography"/>
        <w:ind w:left="0" w:firstLine="0"/>
      </w:pPr>
      <w:r w:rsidRPr="00F11E9D">
        <w:t>[16]</w:t>
      </w:r>
      <w:r w:rsidRPr="00F11E9D">
        <w:tab/>
        <w:t xml:space="preserve">Frei A, Senn O, Chmiel C, Reissner J, Held U, Rosemann T. Implementation of the chronic care model in small medical practices improves cardiovascular risk but not glycemic control. </w:t>
      </w:r>
      <w:r w:rsidRPr="00F11E9D">
        <w:rPr>
          <w:i/>
        </w:rPr>
        <w:t>Diabetes Care</w:t>
      </w:r>
      <w:r w:rsidRPr="00F11E9D">
        <w:t>. 2014; 37: 1039-47.</w:t>
      </w:r>
    </w:p>
    <w:p w:rsidR="00F11E9D" w:rsidRPr="00F11E9D" w:rsidRDefault="00F11E9D" w:rsidP="00F11E9D">
      <w:pPr>
        <w:pStyle w:val="EndNoteBibliography"/>
        <w:ind w:left="0" w:firstLine="0"/>
      </w:pPr>
      <w:r w:rsidRPr="00F11E9D">
        <w:t>[17]</w:t>
      </w:r>
      <w:r w:rsidRPr="00F11E9D">
        <w:tab/>
        <w:t xml:space="preserve">Glasgow RE, Fisher L, Strycker LA, Hessler D, Toobert DJ, King DK, et al. Minimal intervention needed for change: definition, use, and value for improving health and health research. </w:t>
      </w:r>
      <w:r w:rsidRPr="00F11E9D">
        <w:rPr>
          <w:i/>
        </w:rPr>
        <w:t>Translational Behavioral Medicine</w:t>
      </w:r>
      <w:r w:rsidRPr="00F11E9D">
        <w:t>. 2014; 4: 26-33.</w:t>
      </w:r>
    </w:p>
    <w:p w:rsidR="00F11E9D" w:rsidRPr="00F11E9D" w:rsidRDefault="00F11E9D" w:rsidP="00F11E9D">
      <w:pPr>
        <w:pStyle w:val="EndNoteBibliography"/>
        <w:ind w:left="0" w:firstLine="0"/>
      </w:pPr>
      <w:r w:rsidRPr="00F11E9D">
        <w:lastRenderedPageBreak/>
        <w:t>[18]</w:t>
      </w:r>
      <w:r w:rsidRPr="00F11E9D">
        <w:tab/>
        <w:t xml:space="preserve">Jiamjarasrangsi W, Attavorrarat S, Navicharern R, Aekplakorn W, Keesukphan P. Assessment of 5-year system-wide type 2 diabetes control measures in a Southeast Asian metropolis. </w:t>
      </w:r>
      <w:r w:rsidRPr="00F11E9D">
        <w:rPr>
          <w:i/>
        </w:rPr>
        <w:t>Asian Biomedicine</w:t>
      </w:r>
      <w:r w:rsidRPr="00F11E9D">
        <w:t>. 2014; 8: 75-82.</w:t>
      </w:r>
    </w:p>
    <w:p w:rsidR="00F11E9D" w:rsidRPr="00F11E9D" w:rsidRDefault="00F11E9D" w:rsidP="00F11E9D">
      <w:pPr>
        <w:pStyle w:val="EndNoteBibliography"/>
        <w:ind w:left="0" w:firstLine="0"/>
      </w:pPr>
      <w:r w:rsidRPr="00F11E9D">
        <w:t>[19]</w:t>
      </w:r>
      <w:r w:rsidRPr="00F11E9D">
        <w:tab/>
        <w:t xml:space="preserve">Johnson JA, Al Sayah F, Wozniak L, Rees S, Soprovich A, Chik CL, et al. Controlled trial of a collaborative primary care team model for patients with diabetes and depression: Rationale and design for a comprehensive evaluation. </w:t>
      </w:r>
      <w:r w:rsidRPr="00F11E9D">
        <w:rPr>
          <w:i/>
        </w:rPr>
        <w:t>BMC Health Serv Res</w:t>
      </w:r>
      <w:r w:rsidRPr="00F11E9D">
        <w:t>. 2012; 12: 258.</w:t>
      </w:r>
    </w:p>
    <w:p w:rsidR="00F11E9D" w:rsidRPr="00F11E9D" w:rsidRDefault="00F11E9D" w:rsidP="00F11E9D">
      <w:pPr>
        <w:pStyle w:val="EndNoteBibliography"/>
        <w:ind w:left="0" w:firstLine="0"/>
      </w:pPr>
      <w:r w:rsidRPr="00F11E9D">
        <w:t>[20]</w:t>
      </w:r>
      <w:r w:rsidRPr="00F11E9D">
        <w:tab/>
        <w:t xml:space="preserve">Johnson JA, Al Sayah F, Wozniak L, Rees S, Soprovich A, Qiu W, et al. Collaborative care versus screening and follow-up for patients with diabetes and depressive symptoms: results of a primary care-based comparative effectiveness trial. </w:t>
      </w:r>
      <w:r w:rsidRPr="00F11E9D">
        <w:rPr>
          <w:i/>
        </w:rPr>
        <w:t>Diabetes Care</w:t>
      </w:r>
      <w:r w:rsidRPr="00F11E9D">
        <w:t>. 2014; 37: 3220-6.</w:t>
      </w:r>
    </w:p>
    <w:p w:rsidR="00F11E9D" w:rsidRPr="00F11E9D" w:rsidRDefault="00F11E9D" w:rsidP="00F11E9D">
      <w:pPr>
        <w:pStyle w:val="EndNoteBibliography"/>
        <w:ind w:left="0" w:firstLine="0"/>
      </w:pPr>
      <w:r w:rsidRPr="00F11E9D">
        <w:t>[21]</w:t>
      </w:r>
      <w:r w:rsidRPr="00F11E9D">
        <w:tab/>
        <w:t xml:space="preserve">Sayah FAL, Majumdar SR, Rees S, Wozniak L, Johnson JA. Patients' assessment of chronic illness care: Results from a controlled implementation trial of a collaborative primary care team model for diabetes and depression. </w:t>
      </w:r>
      <w:r w:rsidRPr="00F11E9D">
        <w:rPr>
          <w:i/>
        </w:rPr>
        <w:t>Canadian Journal of Diabetes</w:t>
      </w:r>
      <w:r w:rsidRPr="00F11E9D">
        <w:t>. 2013; 37: S41.</w:t>
      </w:r>
    </w:p>
    <w:p w:rsidR="00F11E9D" w:rsidRPr="00F11E9D" w:rsidRDefault="00F11E9D" w:rsidP="00F11E9D">
      <w:pPr>
        <w:pStyle w:val="EndNoteBibliography"/>
        <w:ind w:left="0" w:firstLine="0"/>
      </w:pPr>
      <w:r w:rsidRPr="00F11E9D">
        <w:t>[22]</w:t>
      </w:r>
      <w:r w:rsidRPr="00F11E9D">
        <w:tab/>
        <w:t xml:space="preserve">Ku GM, Kegels G. A cross-sectional study of the differences in diabetes knowledge, attitudes, perceptions and self-care practices as related to assessment of chronic illness care among people with diabetes consulting in a family physician-led hospital-based first line health service and local government health unit-based health centers in the Philippines. </w:t>
      </w:r>
      <w:r w:rsidRPr="00F11E9D">
        <w:rPr>
          <w:i/>
        </w:rPr>
        <w:t>Asia Pac Fam Med</w:t>
      </w:r>
      <w:r w:rsidRPr="00F11E9D">
        <w:t>. 2014; 13: 14.</w:t>
      </w:r>
    </w:p>
    <w:p w:rsidR="00F11E9D" w:rsidRPr="00F11E9D" w:rsidRDefault="00F11E9D" w:rsidP="00F11E9D">
      <w:pPr>
        <w:pStyle w:val="EndNoteBibliography"/>
        <w:ind w:left="0" w:firstLine="0"/>
      </w:pPr>
      <w:r w:rsidRPr="00F11E9D">
        <w:t>[23]</w:t>
      </w:r>
      <w:r w:rsidRPr="00F11E9D">
        <w:tab/>
        <w:t xml:space="preserve">Lewis MA, Bann CM, Karns SA, Hobbs CL, Holt S, Brenner J, et al. Cross-Site Evaluation of the Alliance to Reduce Disparities in Diabetes: Clinical and Patient-Reported Outcomes. </w:t>
      </w:r>
      <w:r w:rsidRPr="00F11E9D">
        <w:rPr>
          <w:i/>
        </w:rPr>
        <w:t>Health Promotion Practice</w:t>
      </w:r>
      <w:r w:rsidRPr="00F11E9D">
        <w:t>. 2014; 15: 92S-102S.</w:t>
      </w:r>
    </w:p>
    <w:p w:rsidR="00F11E9D" w:rsidRPr="00F11E9D" w:rsidRDefault="00F11E9D" w:rsidP="00F11E9D">
      <w:pPr>
        <w:pStyle w:val="EndNoteBibliography"/>
        <w:ind w:left="0" w:firstLine="0"/>
      </w:pPr>
      <w:r w:rsidRPr="00F11E9D">
        <w:t>[24]</w:t>
      </w:r>
      <w:r w:rsidRPr="00F11E9D">
        <w:tab/>
        <w:t xml:space="preserve">Ratanawongsa N, Handley MA, Quan J, Sarkar U, Pfeifer K, Soria C, et al. Quasi-experimental trial of diabetes Self-Management Automated and Real-Time Telephonic Support (SMARTSteps) in a Medicaid managed care plan: study protocol. </w:t>
      </w:r>
      <w:r w:rsidRPr="00F11E9D">
        <w:rPr>
          <w:i/>
        </w:rPr>
        <w:t>BMC Health Serv Res</w:t>
      </w:r>
      <w:r w:rsidRPr="00F11E9D">
        <w:t>. 2012; 12: 22.</w:t>
      </w:r>
    </w:p>
    <w:p w:rsidR="00F11E9D" w:rsidRPr="00F11E9D" w:rsidRDefault="00F11E9D" w:rsidP="00F11E9D">
      <w:pPr>
        <w:pStyle w:val="EndNoteBibliography"/>
        <w:ind w:left="0" w:firstLine="0"/>
      </w:pPr>
      <w:r w:rsidRPr="00F11E9D">
        <w:t>[25]</w:t>
      </w:r>
      <w:r w:rsidRPr="00F11E9D">
        <w:tab/>
        <w:t xml:space="preserve">Ratanawongsa N, Handley MA, Sarkar U, Quan J, Pfeifer K, Soria C, et al. Diabetes Health Information Technology Innovation to Improve Quality of Life for Health Plan Members in Urban Safety Net. </w:t>
      </w:r>
      <w:r w:rsidRPr="00F11E9D">
        <w:rPr>
          <w:i/>
        </w:rPr>
        <w:t>The Journal of ambulatory care management</w:t>
      </w:r>
      <w:r w:rsidRPr="00F11E9D">
        <w:t>. 2014; 37: 127-37.</w:t>
      </w:r>
    </w:p>
    <w:p w:rsidR="00F11E9D" w:rsidRPr="00F11E9D" w:rsidRDefault="00F11E9D" w:rsidP="00F11E9D">
      <w:pPr>
        <w:pStyle w:val="EndNoteBibliography"/>
        <w:ind w:left="0" w:firstLine="0"/>
      </w:pPr>
      <w:r w:rsidRPr="00F11E9D">
        <w:lastRenderedPageBreak/>
        <w:t>[26]</w:t>
      </w:r>
      <w:r w:rsidRPr="00F11E9D">
        <w:tab/>
        <w:t xml:space="preserve">Stock S, Pitcavage JM, Simic D, Altin S, Graf C, Wen F, et al. CHRONIC CARE. Chronic Care Model Strategies In The United States And Germany Deliver Patient Centered, High-Quality Diabetes Care. </w:t>
      </w:r>
      <w:r w:rsidRPr="00F11E9D">
        <w:rPr>
          <w:i/>
        </w:rPr>
        <w:t>Health Affairs</w:t>
      </w:r>
      <w:r w:rsidRPr="00F11E9D">
        <w:t>. 2014; 33: 1540-8.</w:t>
      </w:r>
    </w:p>
    <w:p w:rsidR="00F11E9D" w:rsidRPr="00F11E9D" w:rsidRDefault="00F11E9D" w:rsidP="00F11E9D">
      <w:pPr>
        <w:pStyle w:val="EndNoteBibliography"/>
        <w:ind w:left="0" w:firstLine="0"/>
      </w:pPr>
      <w:r w:rsidRPr="00F11E9D">
        <w:t>[27]</w:t>
      </w:r>
      <w:r w:rsidRPr="00F11E9D">
        <w:tab/>
        <w:t xml:space="preserve">Thomas J, 3rd, Iyer NN, Collins WB. Associations between perceived chronic care quality, perceived patient centeredness, and illness representations among persons with diabetes. </w:t>
      </w:r>
      <w:r w:rsidRPr="00F11E9D">
        <w:rPr>
          <w:i/>
        </w:rPr>
        <w:t>J Healthc Qual</w:t>
      </w:r>
      <w:r w:rsidRPr="00F11E9D">
        <w:t>. 2014; 36: 50-9.</w:t>
      </w:r>
    </w:p>
    <w:p w:rsidR="00F11E9D" w:rsidRPr="00F11E9D" w:rsidRDefault="00F11E9D" w:rsidP="00F11E9D">
      <w:pPr>
        <w:pStyle w:val="EndNoteBibliography"/>
        <w:ind w:left="0" w:firstLine="0"/>
      </w:pPr>
      <w:r w:rsidRPr="00F11E9D">
        <w:t>[28]</w:t>
      </w:r>
      <w:r w:rsidRPr="00F11E9D">
        <w:tab/>
        <w:t xml:space="preserve">Tsiachristas A, Cramm JM, Nieboer AP, Rutten-van Molken MP. Changes in costs and effects after the implementation of disease management programs in the Netherlands: variability and determinants. </w:t>
      </w:r>
      <w:r w:rsidRPr="00F11E9D">
        <w:rPr>
          <w:i/>
        </w:rPr>
        <w:t>Cost Eff Resour Alloc</w:t>
      </w:r>
      <w:r w:rsidRPr="00F11E9D">
        <w:t>. 2014; 12: 17.</w:t>
      </w:r>
    </w:p>
    <w:p w:rsidR="00F11E9D" w:rsidRPr="00F11E9D" w:rsidRDefault="00F11E9D" w:rsidP="00F11E9D">
      <w:pPr>
        <w:pStyle w:val="EndNoteBibliography"/>
        <w:ind w:left="0" w:firstLine="0"/>
      </w:pPr>
      <w:r w:rsidRPr="00F11E9D">
        <w:t>[29]</w:t>
      </w:r>
      <w:r w:rsidRPr="00F11E9D">
        <w:tab/>
        <w:t xml:space="preserve">Lemmens KM, Rutten-Van Mölken MP, Cramm JM, Huijsman R, Bal RA, Nieboer AP. Evaluation of a large scale implementation of disease management programmes in various Dutch regions: a study protocol. </w:t>
      </w:r>
      <w:r w:rsidRPr="00F11E9D">
        <w:rPr>
          <w:i/>
        </w:rPr>
        <w:t>BMC Health Serv Res</w:t>
      </w:r>
      <w:r w:rsidRPr="00F11E9D">
        <w:t>. 2011; 11: 6.</w:t>
      </w:r>
    </w:p>
    <w:p w:rsidR="00F11E9D" w:rsidRPr="00F11E9D" w:rsidRDefault="00F11E9D" w:rsidP="00F11E9D">
      <w:pPr>
        <w:pStyle w:val="EndNoteBibliography"/>
        <w:ind w:left="0" w:firstLine="0"/>
      </w:pPr>
      <w:r w:rsidRPr="00F11E9D">
        <w:t>[30]</w:t>
      </w:r>
      <w:r w:rsidRPr="00F11E9D">
        <w:tab/>
        <w:t xml:space="preserve">Xue L, Piatt G, Zgibor JC. Effect of peer leader supported diabetes self-management in glycemic control and patient centeredness. </w:t>
      </w:r>
      <w:r w:rsidRPr="00F11E9D">
        <w:rPr>
          <w:i/>
        </w:rPr>
        <w:t>Diabetes</w:t>
      </w:r>
      <w:r w:rsidRPr="00F11E9D">
        <w:t>. 2014; 63: A173.</w:t>
      </w:r>
    </w:p>
    <w:p w:rsidR="00F11E9D" w:rsidRPr="00F11E9D" w:rsidRDefault="00F11E9D" w:rsidP="00F11E9D">
      <w:pPr>
        <w:pStyle w:val="EndNoteBibliography"/>
        <w:ind w:left="0" w:firstLine="0"/>
      </w:pPr>
      <w:r w:rsidRPr="00F11E9D">
        <w:t>[31]</w:t>
      </w:r>
      <w:r w:rsidRPr="00F11E9D">
        <w:tab/>
        <w:t xml:space="preserve">Zuercher E, Bordet J, Burnand B, Peytremann-Bridevaux I. CoDiab-VD: protocol of a prospective population-based cohort study on diabetes care in Switzerland. </w:t>
      </w:r>
      <w:r w:rsidRPr="00F11E9D">
        <w:rPr>
          <w:i/>
        </w:rPr>
        <w:t>BMC Health Serv Res</w:t>
      </w:r>
      <w:r w:rsidRPr="00F11E9D">
        <w:t>. 2015; 15: 329.</w:t>
      </w:r>
    </w:p>
    <w:p w:rsidR="00F11E9D" w:rsidRPr="00F11E9D" w:rsidRDefault="00F11E9D" w:rsidP="00F11E9D">
      <w:pPr>
        <w:pStyle w:val="EndNoteBibliography"/>
        <w:ind w:left="0" w:firstLine="0"/>
      </w:pPr>
      <w:r w:rsidRPr="00F11E9D">
        <w:t>[32]</w:t>
      </w:r>
      <w:r w:rsidRPr="00F11E9D">
        <w:tab/>
        <w:t xml:space="preserve">Zuercher E, Casillas A, Hagon-Traub I, Bordet J, Burnand B, Peytremann-Bridevaux I. Baseline data of a population-based cohort of patients with diabetes in Switzerland (CoDiab-VD). </w:t>
      </w:r>
      <w:r w:rsidRPr="00F11E9D">
        <w:rPr>
          <w:i/>
        </w:rPr>
        <w:t>Swiss Med Wkly</w:t>
      </w:r>
      <w:r w:rsidRPr="00F11E9D">
        <w:t>. 2014; 144: w13951.</w:t>
      </w:r>
    </w:p>
    <w:p w:rsidR="00F11E9D" w:rsidRPr="00F11E9D" w:rsidRDefault="00F11E9D" w:rsidP="00F11E9D">
      <w:pPr>
        <w:pStyle w:val="EndNoteBibliography"/>
        <w:ind w:left="0" w:firstLine="0"/>
      </w:pPr>
      <w:r w:rsidRPr="00F11E9D">
        <w:t>[33]</w:t>
      </w:r>
      <w:r w:rsidRPr="00F11E9D">
        <w:tab/>
        <w:t xml:space="preserve">Casillas A, Iglesias K, Flatz A, Burnand B, Peytremann-Bridevaux I. No consistent association between processes-of-care and health-related quality of life among patients with diabetes: a missing link? </w:t>
      </w:r>
      <w:r w:rsidRPr="00F11E9D">
        <w:rPr>
          <w:i/>
        </w:rPr>
        <w:t>BMJ open diabetes res</w:t>
      </w:r>
      <w:r w:rsidRPr="00F11E9D">
        <w:t>. 2015; 3: e000042.</w:t>
      </w:r>
    </w:p>
    <w:p w:rsidR="00F11E9D" w:rsidRPr="00F11E9D" w:rsidRDefault="00F11E9D" w:rsidP="00F11E9D">
      <w:pPr>
        <w:pStyle w:val="EndNoteBibliography"/>
        <w:ind w:left="0" w:firstLine="0"/>
      </w:pPr>
      <w:r w:rsidRPr="00F11E9D">
        <w:t>[34]</w:t>
      </w:r>
      <w:r w:rsidRPr="00F11E9D">
        <w:tab/>
        <w:t xml:space="preserve">Ko J, Delafield R, Davis J, Mau MK. Characteristics of Patients with Type 2 Diabetes Mellitus in Two Rural, Medically Underserved Communities. </w:t>
      </w:r>
      <w:r w:rsidRPr="00F11E9D">
        <w:rPr>
          <w:i/>
        </w:rPr>
        <w:t>Hawai'i Journal of Medicine &amp; Public Health</w:t>
      </w:r>
      <w:r w:rsidRPr="00F11E9D">
        <w:t>. 2013; 72: 191-6.</w:t>
      </w:r>
    </w:p>
    <w:p w:rsidR="00F11E9D" w:rsidRPr="00F11E9D" w:rsidRDefault="00F11E9D" w:rsidP="00F11E9D">
      <w:pPr>
        <w:pStyle w:val="EndNoteBibliography"/>
        <w:ind w:left="0" w:firstLine="0"/>
      </w:pPr>
      <w:r w:rsidRPr="00F11E9D">
        <w:lastRenderedPageBreak/>
        <w:t>[35]</w:t>
      </w:r>
      <w:r w:rsidRPr="00F11E9D">
        <w:tab/>
        <w:t xml:space="preserve">Liu LJ, Li Y, Sha K, Wang Y, He X. Patient assessment of chronic illness care, glycemic control and the utilization of community health care among the patients with type 2 diabetes in Shanghai, China. </w:t>
      </w:r>
      <w:r w:rsidRPr="00F11E9D">
        <w:rPr>
          <w:i/>
        </w:rPr>
        <w:t>PLoS ONE</w:t>
      </w:r>
      <w:r w:rsidRPr="00F11E9D">
        <w:t>. 2013; 8: e73010.</w:t>
      </w:r>
    </w:p>
    <w:p w:rsidR="00F11E9D" w:rsidRPr="00F11E9D" w:rsidRDefault="00F11E9D" w:rsidP="00F11E9D">
      <w:pPr>
        <w:pStyle w:val="EndNoteBibliography"/>
        <w:ind w:left="0" w:firstLine="0"/>
      </w:pPr>
      <w:r w:rsidRPr="00F11E9D">
        <w:t>[36]</w:t>
      </w:r>
      <w:r w:rsidRPr="00F11E9D">
        <w:tab/>
        <w:t xml:space="preserve">Sansgiry S, Naik AD, Brown AC, Latini DM. Quality of life among diabetes patients. </w:t>
      </w:r>
      <w:r w:rsidRPr="00F11E9D">
        <w:rPr>
          <w:i/>
        </w:rPr>
        <w:t>Value in Health</w:t>
      </w:r>
      <w:r w:rsidRPr="00F11E9D">
        <w:t>. 2013; 16 (3): A196.</w:t>
      </w:r>
    </w:p>
    <w:p w:rsidR="00F11E9D" w:rsidRPr="00F11E9D" w:rsidRDefault="00F11E9D" w:rsidP="00F11E9D">
      <w:pPr>
        <w:pStyle w:val="EndNoteBibliography"/>
        <w:ind w:left="0" w:firstLine="0"/>
      </w:pPr>
      <w:r w:rsidRPr="00F11E9D">
        <w:t>[37]</w:t>
      </w:r>
      <w:r w:rsidRPr="00F11E9D">
        <w:tab/>
        <w:t xml:space="preserve">Drewes HW, de Jong-van Til JT, Struijs JN, Baan CA, Tekle FB, Meijboom BR, et al. Measuring chronic care management experience of patients with diabetes: PACIC and PACIC+ validation. </w:t>
      </w:r>
      <w:r w:rsidRPr="00F11E9D">
        <w:rPr>
          <w:i/>
        </w:rPr>
        <w:t>Int J Integr Care</w:t>
      </w:r>
      <w:r w:rsidRPr="00F11E9D">
        <w:t>. 2012; 12: e194.</w:t>
      </w:r>
    </w:p>
    <w:p w:rsidR="00F11E9D" w:rsidRPr="00F11E9D" w:rsidRDefault="00F11E9D" w:rsidP="00F11E9D">
      <w:pPr>
        <w:pStyle w:val="EndNoteBibliography"/>
        <w:ind w:left="0" w:firstLine="0"/>
      </w:pPr>
      <w:r w:rsidRPr="00F11E9D">
        <w:t>[38]</w:t>
      </w:r>
      <w:r w:rsidRPr="00F11E9D">
        <w:tab/>
        <w:t xml:space="preserve">Ose D, Freund T, Urban E, Kunz CU, Szecsenyi J, Miksch A. Comorbidity and patient-reported quality of care: An evaluation of the primary care based German disease management program for type 2 diabetes. </w:t>
      </w:r>
      <w:r w:rsidRPr="00F11E9D">
        <w:rPr>
          <w:i/>
        </w:rPr>
        <w:t>Journal of Public Health (Germany)</w:t>
      </w:r>
      <w:r w:rsidRPr="00F11E9D">
        <w:t>. 2012; 20: 41-6.</w:t>
      </w:r>
    </w:p>
    <w:p w:rsidR="00F11E9D" w:rsidRPr="00F11E9D" w:rsidRDefault="00F11E9D" w:rsidP="00F11E9D">
      <w:pPr>
        <w:pStyle w:val="EndNoteBibliography"/>
        <w:ind w:left="0" w:firstLine="0"/>
      </w:pPr>
      <w:r w:rsidRPr="00F11E9D">
        <w:t>[39]</w:t>
      </w:r>
      <w:r w:rsidRPr="00F11E9D">
        <w:tab/>
        <w:t xml:space="preserve">Szecsenyi J, Rosemann T, Joos S, Peters-Klimm F, Miksch A. German diabetes disease management programs are appropriate for restructuring care according to the chronic care model: an evaluation with the patient assessment of chronic illness care instrument. </w:t>
      </w:r>
      <w:r w:rsidRPr="00F11E9D">
        <w:rPr>
          <w:i/>
        </w:rPr>
        <w:t>Diabetes Care</w:t>
      </w:r>
      <w:r w:rsidRPr="00F11E9D">
        <w:t>. 2008; 31: 1150-4.</w:t>
      </w:r>
    </w:p>
    <w:p w:rsidR="00F11E9D" w:rsidRPr="00F11E9D" w:rsidRDefault="00F11E9D" w:rsidP="00F11E9D">
      <w:pPr>
        <w:pStyle w:val="EndNoteBibliography"/>
        <w:ind w:left="0" w:firstLine="0"/>
      </w:pPr>
      <w:r w:rsidRPr="00F11E9D">
        <w:t>[40]</w:t>
      </w:r>
      <w:r w:rsidRPr="00F11E9D">
        <w:tab/>
        <w:t xml:space="preserve">Pemu PE, Quarshie AQ, Josiah-Willock R, Ojutalayo FO, Alema-Mensah E, Ofili EO. Socio-demographic Psychosocial and Clinical Characteristics of Participants in e-HealthyStrides©: An Interactive ehealth Program to Improve Diabetes Self-Management Skills. </w:t>
      </w:r>
      <w:r w:rsidRPr="00F11E9D">
        <w:rPr>
          <w:i/>
        </w:rPr>
        <w:t>Journal of health care for the poor and underserved</w:t>
      </w:r>
      <w:r w:rsidRPr="00F11E9D">
        <w:t>. 2011; 22: 146-64.</w:t>
      </w:r>
    </w:p>
    <w:p w:rsidR="00F11E9D" w:rsidRPr="00F11E9D" w:rsidRDefault="00F11E9D" w:rsidP="00F11E9D">
      <w:pPr>
        <w:pStyle w:val="EndNoteBibliography"/>
        <w:ind w:left="0" w:firstLine="0"/>
      </w:pPr>
      <w:r w:rsidRPr="00F11E9D">
        <w:t>[41]</w:t>
      </w:r>
      <w:r w:rsidRPr="00F11E9D">
        <w:tab/>
        <w:t xml:space="preserve">Gugiu C, Coryn CL, Applegate B. Structure and measurement properties of the Patient Assessment of Chronic Illness Care instrument. </w:t>
      </w:r>
      <w:r w:rsidRPr="00F11E9D">
        <w:rPr>
          <w:i/>
        </w:rPr>
        <w:t>Journal of evaluation in clinical practice</w:t>
      </w:r>
      <w:r w:rsidRPr="00F11E9D">
        <w:t>. 2010; 16: 509-16.</w:t>
      </w:r>
    </w:p>
    <w:p w:rsidR="00F11E9D" w:rsidRPr="00F11E9D" w:rsidRDefault="00F11E9D" w:rsidP="00F11E9D">
      <w:pPr>
        <w:pStyle w:val="EndNoteBibliography"/>
        <w:ind w:left="0" w:firstLine="0"/>
      </w:pPr>
      <w:r w:rsidRPr="00F11E9D">
        <w:t>[42]</w:t>
      </w:r>
      <w:r w:rsidRPr="00F11E9D">
        <w:tab/>
        <w:t xml:space="preserve">Gugiu PC, Coryn C, Clark R, Kuehn A. Development and evaluation of the short version of the Patient Assessment of Chronic Illness Care instrument. </w:t>
      </w:r>
      <w:r w:rsidRPr="00F11E9D">
        <w:rPr>
          <w:i/>
        </w:rPr>
        <w:t>Chronic Illn</w:t>
      </w:r>
      <w:r w:rsidRPr="00F11E9D">
        <w:t>. 2009; 5: 268-76.</w:t>
      </w:r>
    </w:p>
    <w:p w:rsidR="00F11E9D" w:rsidRPr="00F11E9D" w:rsidRDefault="00F11E9D" w:rsidP="00F11E9D">
      <w:pPr>
        <w:pStyle w:val="EndNoteBibliography"/>
        <w:ind w:left="0" w:firstLine="0"/>
      </w:pPr>
      <w:r w:rsidRPr="00F11E9D">
        <w:t>[43]</w:t>
      </w:r>
      <w:r w:rsidRPr="00F11E9D">
        <w:tab/>
        <w:t xml:space="preserve">Maindal HT, Sokolowski I, Vedsted P. Adaptation, data quality and confirmatory factor analysis of the Danish version of the PACIC questionnaire. </w:t>
      </w:r>
      <w:r w:rsidRPr="00F11E9D">
        <w:rPr>
          <w:i/>
        </w:rPr>
        <w:t>Eur J Public Health</w:t>
      </w:r>
      <w:r w:rsidRPr="00F11E9D">
        <w:t>. 2012; 22: 31-6.</w:t>
      </w:r>
    </w:p>
    <w:p w:rsidR="00F11E9D" w:rsidRPr="00F11E9D" w:rsidRDefault="00F11E9D" w:rsidP="00F11E9D">
      <w:pPr>
        <w:pStyle w:val="EndNoteBibliography"/>
        <w:ind w:left="0" w:firstLine="0"/>
      </w:pPr>
      <w:r w:rsidRPr="00F11E9D">
        <w:lastRenderedPageBreak/>
        <w:t>[44]</w:t>
      </w:r>
      <w:r w:rsidRPr="00F11E9D">
        <w:tab/>
        <w:t xml:space="preserve">Wallace AS, Carlson JR, Malone RM, Joyner J, Dewalt DA. The influence of literacy on patient-reported experiences of diabetes self-management support. </w:t>
      </w:r>
      <w:r w:rsidRPr="00F11E9D">
        <w:rPr>
          <w:i/>
        </w:rPr>
        <w:t>Nurs Res</w:t>
      </w:r>
      <w:r w:rsidRPr="00F11E9D">
        <w:t>. 2010; 59: 356-63.</w:t>
      </w:r>
    </w:p>
    <w:p w:rsidR="00F11E9D" w:rsidRPr="00F11E9D" w:rsidRDefault="00F11E9D" w:rsidP="00F11E9D">
      <w:pPr>
        <w:pStyle w:val="EndNoteBibliography"/>
        <w:ind w:left="0" w:firstLine="0"/>
      </w:pPr>
      <w:r w:rsidRPr="00F11E9D">
        <w:t>[45]</w:t>
      </w:r>
      <w:r w:rsidRPr="00F11E9D">
        <w:tab/>
        <w:t xml:space="preserve">Handley MA, Hammer H, Schillinger D. Navigating the terrain between research and practice: a Collaborative Research Network (CRN) case study in diabetes research. </w:t>
      </w:r>
      <w:r w:rsidRPr="00F11E9D">
        <w:rPr>
          <w:i/>
        </w:rPr>
        <w:t>Journal of the American Board of Family Medicine : JABFM</w:t>
      </w:r>
      <w:r w:rsidRPr="00F11E9D">
        <w:t>. 2006; 19: 85-92.</w:t>
      </w:r>
    </w:p>
    <w:p w:rsidR="00F11E9D" w:rsidRPr="00F11E9D" w:rsidRDefault="00F11E9D" w:rsidP="00F11E9D">
      <w:pPr>
        <w:pStyle w:val="EndNoteBibliography"/>
        <w:ind w:left="0" w:firstLine="0"/>
      </w:pPr>
      <w:r w:rsidRPr="00F11E9D">
        <w:t>[46]</w:t>
      </w:r>
      <w:r w:rsidRPr="00F11E9D">
        <w:tab/>
        <w:t xml:space="preserve">Schillinger D, Handley M, Wang F, Hammer H. Effects of self-management support on structure, process, and outcomes among vulnerable patients with diabetes: a three-arm practical clinical trial. </w:t>
      </w:r>
      <w:r w:rsidRPr="00F11E9D">
        <w:rPr>
          <w:i/>
        </w:rPr>
        <w:t>Diabetes Care</w:t>
      </w:r>
      <w:r w:rsidRPr="00F11E9D">
        <w:t>. 2009; 32: 559-66.</w:t>
      </w:r>
    </w:p>
    <w:p w:rsidR="00F11E9D" w:rsidRPr="00F11E9D" w:rsidRDefault="00F11E9D" w:rsidP="00F11E9D">
      <w:pPr>
        <w:pStyle w:val="EndNoteBibliography"/>
        <w:ind w:left="0" w:firstLine="0"/>
      </w:pPr>
      <w:r w:rsidRPr="00F11E9D">
        <w:t>[47]</w:t>
      </w:r>
      <w:r w:rsidRPr="00F11E9D">
        <w:tab/>
        <w:t xml:space="preserve">Wallace A, Perkhounkova Y, Tseng H, Schillinger D. Influence of patient characteristics on assessment of diabetes self-management support. </w:t>
      </w:r>
      <w:r w:rsidRPr="00F11E9D">
        <w:rPr>
          <w:i/>
        </w:rPr>
        <w:t>Nurs Res</w:t>
      </w:r>
      <w:r w:rsidRPr="00F11E9D">
        <w:t>. 2013; 62: 106-14.</w:t>
      </w:r>
    </w:p>
    <w:p w:rsidR="00F11E9D" w:rsidRPr="00F11E9D" w:rsidRDefault="00F11E9D" w:rsidP="00F11E9D">
      <w:pPr>
        <w:pStyle w:val="EndNoteBibliography"/>
        <w:ind w:left="0" w:firstLine="0"/>
      </w:pPr>
      <w:r w:rsidRPr="00F11E9D">
        <w:t>[48]</w:t>
      </w:r>
      <w:r w:rsidRPr="00F11E9D">
        <w:tab/>
        <w:t xml:space="preserve">Aragones A, Schaefer EW, Stevens D, Gourevitch MN, Glasgow RE, Shah NR. Validation of the Spanish translation of the Patient Assessment of Chronic Illness Care (PACIC) survey. </w:t>
      </w:r>
      <w:r w:rsidRPr="00F11E9D">
        <w:rPr>
          <w:i/>
        </w:rPr>
        <w:t>Prev Chronic Dis</w:t>
      </w:r>
      <w:r w:rsidRPr="00F11E9D">
        <w:t>. 2008; 5: A113.</w:t>
      </w:r>
    </w:p>
    <w:p w:rsidR="00F11E9D" w:rsidRPr="00F11E9D" w:rsidRDefault="00F11E9D" w:rsidP="00F11E9D">
      <w:pPr>
        <w:pStyle w:val="EndNoteBibliography"/>
        <w:ind w:left="0" w:firstLine="0"/>
      </w:pPr>
      <w:r w:rsidRPr="00F11E9D">
        <w:t>[49]</w:t>
      </w:r>
      <w:r w:rsidRPr="00F11E9D">
        <w:tab/>
        <w:t xml:space="preserve">Jackson GL, Weinberger M, Hamilton NS, Edelman D. Racial/ethnic and educational-level differences in diabetes care experiences in primary care. </w:t>
      </w:r>
      <w:r w:rsidRPr="00F11E9D">
        <w:rPr>
          <w:i/>
        </w:rPr>
        <w:t>Prim Care Diabetes</w:t>
      </w:r>
      <w:r w:rsidRPr="00F11E9D">
        <w:t>. 2008; 2: 39-44.</w:t>
      </w:r>
    </w:p>
    <w:p w:rsidR="00F11E9D" w:rsidRPr="00F11E9D" w:rsidRDefault="00F11E9D" w:rsidP="00F11E9D">
      <w:pPr>
        <w:pStyle w:val="EndNoteBibliography"/>
        <w:ind w:left="0" w:firstLine="0"/>
      </w:pPr>
      <w:r w:rsidRPr="00F11E9D">
        <w:t>[50]</w:t>
      </w:r>
      <w:r w:rsidRPr="00F11E9D">
        <w:tab/>
        <w:t xml:space="preserve">Wensing M, van Lieshout J, Jung HP, Hermsen J, Rosemann T. The Patients Assessment Chronic Illness Care (PACIC) questionnaire in The Netherlands: a validation study in rural general practice. </w:t>
      </w:r>
      <w:r w:rsidRPr="00F11E9D">
        <w:rPr>
          <w:i/>
        </w:rPr>
        <w:t>BMC Health Services Research</w:t>
      </w:r>
      <w:r w:rsidRPr="00F11E9D">
        <w:t>. 2008; 8: 182.</w:t>
      </w:r>
    </w:p>
    <w:p w:rsidR="00F11E9D" w:rsidRPr="00F11E9D" w:rsidRDefault="00F11E9D" w:rsidP="00F11E9D">
      <w:pPr>
        <w:pStyle w:val="EndNoteBibliography"/>
        <w:ind w:left="0" w:firstLine="0"/>
      </w:pPr>
      <w:r w:rsidRPr="00F11E9D">
        <w:t>[51]</w:t>
      </w:r>
      <w:r w:rsidRPr="00F11E9D">
        <w:tab/>
        <w:t xml:space="preserve">Glasgow RE, Whitesides H, Nelson CC, King DK. Use of the Patient Assessment of Chronic Illness Care (PACIC) with diabetic patients: relationship to patient characteristics, receipt of care, and self-management. </w:t>
      </w:r>
      <w:r w:rsidRPr="00F11E9D">
        <w:rPr>
          <w:i/>
        </w:rPr>
        <w:t>Diabetes Care</w:t>
      </w:r>
      <w:r w:rsidRPr="00F11E9D">
        <w:t>. 2005; 28: 2655-61.</w:t>
      </w:r>
    </w:p>
    <w:p w:rsidR="00F32398" w:rsidRPr="00F11E9D" w:rsidRDefault="00B77525" w:rsidP="00CC5DA3">
      <w:pPr>
        <w:rPr>
          <w:rFonts w:asciiTheme="majorHAnsi" w:hAnsiTheme="majorHAnsi" w:cs="Times New Roman"/>
          <w:sz w:val="20"/>
        </w:rPr>
      </w:pPr>
      <w:r w:rsidRPr="00F11E9D">
        <w:rPr>
          <w:rFonts w:asciiTheme="majorHAnsi" w:hAnsiTheme="majorHAnsi" w:cs="Times New Roman"/>
          <w:sz w:val="20"/>
        </w:rPr>
        <w:fldChar w:fldCharType="end"/>
      </w:r>
    </w:p>
    <w:sectPr w:rsidR="00F32398" w:rsidRPr="00F11E9D" w:rsidSect="006F7744">
      <w:pgSz w:w="11900"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6A51" w:rsidRDefault="00056A51" w:rsidP="0069476A">
      <w:pPr>
        <w:spacing w:line="240" w:lineRule="auto"/>
      </w:pPr>
      <w:r>
        <w:separator/>
      </w:r>
    </w:p>
  </w:endnote>
  <w:endnote w:type="continuationSeparator" w:id="0">
    <w:p w:rsidR="00056A51" w:rsidRDefault="00056A51" w:rsidP="006947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LT Std">
    <w:altName w:val="Univers LT St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4759" w:rsidRDefault="00B77525" w:rsidP="002D27FB">
    <w:pPr>
      <w:pStyle w:val="Pieddepage"/>
      <w:framePr w:wrap="around" w:vAnchor="text" w:hAnchor="margin" w:xAlign="right" w:y="1"/>
      <w:rPr>
        <w:rStyle w:val="Numrodepage"/>
      </w:rPr>
    </w:pPr>
    <w:r>
      <w:rPr>
        <w:rStyle w:val="Numrodepage"/>
      </w:rPr>
      <w:fldChar w:fldCharType="begin"/>
    </w:r>
    <w:r w:rsidR="000D4759">
      <w:rPr>
        <w:rStyle w:val="Numrodepage"/>
      </w:rPr>
      <w:instrText xml:space="preserve">PAGE  </w:instrText>
    </w:r>
    <w:r>
      <w:rPr>
        <w:rStyle w:val="Numrodepage"/>
      </w:rPr>
      <w:fldChar w:fldCharType="separate"/>
    </w:r>
    <w:r w:rsidR="000D4759">
      <w:rPr>
        <w:rStyle w:val="Numrodepage"/>
        <w:noProof/>
      </w:rPr>
      <w:t>10</w:t>
    </w:r>
    <w:r>
      <w:rPr>
        <w:rStyle w:val="Numrodepage"/>
      </w:rPr>
      <w:fldChar w:fldCharType="end"/>
    </w:r>
  </w:p>
  <w:p w:rsidR="000D4759" w:rsidRDefault="000D4759" w:rsidP="002D27FB">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4759" w:rsidRPr="004F233D" w:rsidRDefault="000D4759" w:rsidP="004F233D">
    <w:pPr>
      <w:spacing w:line="240" w:lineRule="auto"/>
      <w:rPr>
        <w:rFonts w:asciiTheme="majorHAnsi" w:hAnsiTheme="majorHAnsi"/>
        <w:sz w:val="16"/>
        <w:szCs w:val="16"/>
      </w:rPr>
    </w:pPr>
    <w:r w:rsidRPr="004F233D">
      <w:rPr>
        <w:rFonts w:asciiTheme="majorHAnsi" w:hAnsiTheme="majorHAnsi"/>
        <w:sz w:val="16"/>
        <w:szCs w:val="16"/>
      </w:rPr>
      <w:t>The use of the Patient Assessment of Chronic Illness Care (PACIC) instrument in diabetes care: a systematic review and meta-analysis</w:t>
    </w:r>
    <w:r w:rsidR="00C96FBF">
      <w:rPr>
        <w:rFonts w:asciiTheme="majorHAnsi" w:hAnsiTheme="majorHAnsi"/>
        <w:sz w:val="16"/>
        <w:szCs w:val="16"/>
      </w:rPr>
      <w:t xml:space="preserve">       </w:t>
    </w:r>
    <w:r w:rsidR="00B77525" w:rsidRPr="004F233D">
      <w:rPr>
        <w:rFonts w:asciiTheme="majorHAnsi" w:hAnsiTheme="majorHAnsi"/>
        <w:sz w:val="16"/>
        <w:szCs w:val="16"/>
      </w:rPr>
      <w:fldChar w:fldCharType="begin"/>
    </w:r>
    <w:r w:rsidRPr="004F233D">
      <w:rPr>
        <w:rFonts w:asciiTheme="majorHAnsi" w:hAnsiTheme="majorHAnsi"/>
        <w:sz w:val="16"/>
        <w:szCs w:val="16"/>
      </w:rPr>
      <w:instrText xml:space="preserve"> PAGE   \* MERGEFORMAT </w:instrText>
    </w:r>
    <w:r w:rsidR="00B77525" w:rsidRPr="004F233D">
      <w:rPr>
        <w:rFonts w:asciiTheme="majorHAnsi" w:hAnsiTheme="majorHAnsi"/>
        <w:sz w:val="16"/>
        <w:szCs w:val="16"/>
      </w:rPr>
      <w:fldChar w:fldCharType="separate"/>
    </w:r>
    <w:r w:rsidR="00E02DA0">
      <w:rPr>
        <w:rFonts w:asciiTheme="majorHAnsi" w:hAnsiTheme="majorHAnsi"/>
        <w:noProof/>
        <w:sz w:val="16"/>
        <w:szCs w:val="16"/>
      </w:rPr>
      <w:t>6</w:t>
    </w:r>
    <w:r w:rsidR="00B77525" w:rsidRPr="004F233D">
      <w:rPr>
        <w:rFonts w:asciiTheme="majorHAnsi" w:hAnsiTheme="majorHAnsi"/>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6FBF" w:rsidRDefault="00C96FB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6A51" w:rsidRDefault="00056A51" w:rsidP="0069476A">
      <w:pPr>
        <w:spacing w:line="240" w:lineRule="auto"/>
      </w:pPr>
      <w:r>
        <w:separator/>
      </w:r>
    </w:p>
  </w:footnote>
  <w:footnote w:type="continuationSeparator" w:id="0">
    <w:p w:rsidR="00056A51" w:rsidRDefault="00056A51" w:rsidP="006947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6FBF" w:rsidRDefault="00C96FBF">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6FBF" w:rsidRDefault="00C96FBF">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6FBF" w:rsidRDefault="00C96FBF">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3698FBB"/>
    <w:multiLevelType w:val="hybridMultilevel"/>
    <w:tmpl w:val="2E319B9D"/>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9B5BF24"/>
    <w:multiLevelType w:val="hybridMultilevel"/>
    <w:tmpl w:val="6DC0B3FC"/>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A1761CCE"/>
    <w:multiLevelType w:val="hybridMultilevel"/>
    <w:tmpl w:val="C5FCE54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B3F8E6A7"/>
    <w:multiLevelType w:val="hybridMultilevel"/>
    <w:tmpl w:val="B44D824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B5FED432"/>
    <w:multiLevelType w:val="hybridMultilevel"/>
    <w:tmpl w:val="C0ED9E0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C0C6F2BC"/>
    <w:multiLevelType w:val="hybridMultilevel"/>
    <w:tmpl w:val="89FD46A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CFE8D187"/>
    <w:multiLevelType w:val="hybridMultilevel"/>
    <w:tmpl w:val="AF81CF93"/>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D6F21F1D"/>
    <w:multiLevelType w:val="hybridMultilevel"/>
    <w:tmpl w:val="7551A34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D88947A7"/>
    <w:multiLevelType w:val="hybridMultilevel"/>
    <w:tmpl w:val="C308174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D9FD7957"/>
    <w:multiLevelType w:val="hybridMultilevel"/>
    <w:tmpl w:val="E328761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1"/>
    <w:multiLevelType w:val="hybridMultilevel"/>
    <w:tmpl w:val="00000001"/>
    <w:lvl w:ilvl="0" w:tplc="00000001">
      <w:start w:val="10"/>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A205AB"/>
    <w:multiLevelType w:val="hybridMultilevel"/>
    <w:tmpl w:val="243C66A0"/>
    <w:lvl w:ilvl="0" w:tplc="A0148C20">
      <w:start w:val="34"/>
      <w:numFmt w:val="bullet"/>
      <w:lvlText w:val=""/>
      <w:lvlJc w:val="left"/>
      <w:pPr>
        <w:ind w:left="720" w:hanging="360"/>
      </w:pPr>
      <w:rPr>
        <w:rFonts w:ascii="Wingdings" w:eastAsiaTheme="minorEastAsia"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0B3F0FC6"/>
    <w:multiLevelType w:val="hybridMultilevel"/>
    <w:tmpl w:val="9B2692E4"/>
    <w:lvl w:ilvl="0" w:tplc="100C000F">
      <w:start w:val="1"/>
      <w:numFmt w:val="decimal"/>
      <w:lvlText w:val="%1."/>
      <w:lvlJc w:val="left"/>
      <w:pPr>
        <w:ind w:left="720" w:hanging="360"/>
      </w:pPr>
      <w:rPr>
        <w:rFont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0D702633"/>
    <w:multiLevelType w:val="hybridMultilevel"/>
    <w:tmpl w:val="AAC615FC"/>
    <w:lvl w:ilvl="0" w:tplc="390E1C78">
      <w:start w:val="4"/>
      <w:numFmt w:val="bullet"/>
      <w:lvlText w:val=""/>
      <w:lvlJc w:val="left"/>
      <w:pPr>
        <w:ind w:left="720" w:hanging="360"/>
      </w:pPr>
      <w:rPr>
        <w:rFonts w:ascii="Wingdings" w:eastAsiaTheme="minorEastAsia"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0ED522EA"/>
    <w:multiLevelType w:val="hybridMultilevel"/>
    <w:tmpl w:val="FC528AEC"/>
    <w:lvl w:ilvl="0" w:tplc="F296F0BC">
      <w:numFmt w:val="bullet"/>
      <w:lvlText w:val=""/>
      <w:lvlJc w:val="left"/>
      <w:pPr>
        <w:ind w:left="720" w:hanging="360"/>
      </w:pPr>
      <w:rPr>
        <w:rFonts w:ascii="Wingdings" w:eastAsiaTheme="minorEastAsia"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0F53E5AA"/>
    <w:multiLevelType w:val="hybridMultilevel"/>
    <w:tmpl w:val="C68FAEC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12F52CC8"/>
    <w:multiLevelType w:val="hybridMultilevel"/>
    <w:tmpl w:val="49BA0E7B"/>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17CD413E"/>
    <w:multiLevelType w:val="hybridMultilevel"/>
    <w:tmpl w:val="92D4422E"/>
    <w:lvl w:ilvl="0" w:tplc="3462D9CA">
      <w:numFmt w:val="bullet"/>
      <w:lvlText w:val=""/>
      <w:lvlJc w:val="left"/>
      <w:pPr>
        <w:ind w:left="720" w:hanging="360"/>
      </w:pPr>
      <w:rPr>
        <w:rFonts w:ascii="Wingdings" w:eastAsiaTheme="minorEastAsia"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18C20FC3"/>
    <w:multiLevelType w:val="hybridMultilevel"/>
    <w:tmpl w:val="B6D6E460"/>
    <w:lvl w:ilvl="0" w:tplc="D2EAD8FC">
      <w:start w:val="20"/>
      <w:numFmt w:val="bullet"/>
      <w:lvlText w:val=""/>
      <w:lvlJc w:val="left"/>
      <w:pPr>
        <w:ind w:left="720" w:hanging="360"/>
      </w:pPr>
      <w:rPr>
        <w:rFonts w:ascii="Wingdings" w:eastAsiaTheme="minorEastAsia"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1B3A3D16"/>
    <w:multiLevelType w:val="hybridMultilevel"/>
    <w:tmpl w:val="1FEE366E"/>
    <w:lvl w:ilvl="0" w:tplc="100C000F">
      <w:start w:val="1"/>
      <w:numFmt w:val="decimal"/>
      <w:lvlText w:val="%1."/>
      <w:lvlJc w:val="left"/>
      <w:pPr>
        <w:ind w:left="720" w:hanging="360"/>
      </w:pPr>
      <w:rPr>
        <w:rFont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299167EE"/>
    <w:multiLevelType w:val="hybridMultilevel"/>
    <w:tmpl w:val="C756D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0A0B7A"/>
    <w:multiLevelType w:val="hybridMultilevel"/>
    <w:tmpl w:val="DC763D12"/>
    <w:lvl w:ilvl="0" w:tplc="36A8564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59354B"/>
    <w:multiLevelType w:val="multilevel"/>
    <w:tmpl w:val="8E1EB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056FDB"/>
    <w:multiLevelType w:val="hybridMultilevel"/>
    <w:tmpl w:val="43F0ADE8"/>
    <w:lvl w:ilvl="0" w:tplc="0F2695B0">
      <w:start w:val="1"/>
      <w:numFmt w:val="decimal"/>
      <w:lvlText w:val="%1."/>
      <w:lvlJc w:val="left"/>
      <w:pPr>
        <w:ind w:left="720" w:hanging="360"/>
      </w:pPr>
      <w:rPr>
        <w:rFonts w:asciiTheme="minorHAnsi" w:eastAsiaTheme="minorEastAsia" w:hAnsiTheme="minorHAnsi" w:cstheme="minorBidi"/>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3B0B60E3"/>
    <w:multiLevelType w:val="hybridMultilevel"/>
    <w:tmpl w:val="EC841642"/>
    <w:lvl w:ilvl="0" w:tplc="36A8564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5F8C68"/>
    <w:multiLevelType w:val="hybridMultilevel"/>
    <w:tmpl w:val="50962DA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15:restartNumberingAfterBreak="0">
    <w:nsid w:val="3E614721"/>
    <w:multiLevelType w:val="hybridMultilevel"/>
    <w:tmpl w:val="4B6278BC"/>
    <w:lvl w:ilvl="0" w:tplc="2D84839A">
      <w:start w:val="6"/>
      <w:numFmt w:val="bullet"/>
      <w:lvlText w:val=""/>
      <w:lvlJc w:val="left"/>
      <w:pPr>
        <w:ind w:left="400" w:hanging="360"/>
      </w:pPr>
      <w:rPr>
        <w:rFonts w:ascii="Wingdings" w:eastAsiaTheme="minorEastAsia" w:hAnsi="Wingdings"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7" w15:restartNumberingAfterBreak="0">
    <w:nsid w:val="43276042"/>
    <w:multiLevelType w:val="hybridMultilevel"/>
    <w:tmpl w:val="340C171E"/>
    <w:lvl w:ilvl="0" w:tplc="100C000F">
      <w:start w:val="1"/>
      <w:numFmt w:val="decimal"/>
      <w:lvlText w:val="%1."/>
      <w:lvlJc w:val="left"/>
      <w:pPr>
        <w:ind w:left="720" w:hanging="360"/>
      </w:pPr>
      <w:rPr>
        <w:rFont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8" w15:restartNumberingAfterBreak="0">
    <w:nsid w:val="46CE1129"/>
    <w:multiLevelType w:val="hybridMultilevel"/>
    <w:tmpl w:val="43F0ADE8"/>
    <w:lvl w:ilvl="0" w:tplc="0F2695B0">
      <w:start w:val="1"/>
      <w:numFmt w:val="decimal"/>
      <w:lvlText w:val="%1."/>
      <w:lvlJc w:val="left"/>
      <w:pPr>
        <w:ind w:left="720" w:hanging="360"/>
      </w:pPr>
      <w:rPr>
        <w:rFonts w:asciiTheme="minorHAnsi" w:eastAsiaTheme="minorEastAsia" w:hAnsiTheme="minorHAnsi" w:cstheme="minorBidi"/>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9" w15:restartNumberingAfterBreak="0">
    <w:nsid w:val="47042383"/>
    <w:multiLevelType w:val="hybridMultilevel"/>
    <w:tmpl w:val="279A96D4"/>
    <w:lvl w:ilvl="0" w:tplc="CFBE3564">
      <w:start w:val="34"/>
      <w:numFmt w:val="bullet"/>
      <w:lvlText w:val="-"/>
      <w:lvlJc w:val="left"/>
      <w:pPr>
        <w:ind w:left="720" w:hanging="360"/>
      </w:pPr>
      <w:rPr>
        <w:rFonts w:ascii="Cambria" w:eastAsiaTheme="minorEastAsia" w:hAnsi="Cambria"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4BBF2CD9"/>
    <w:multiLevelType w:val="hybridMultilevel"/>
    <w:tmpl w:val="392012B4"/>
    <w:lvl w:ilvl="0" w:tplc="93444660">
      <w:start w:val="2016"/>
      <w:numFmt w:val="bullet"/>
      <w:lvlText w:val=""/>
      <w:lvlJc w:val="left"/>
      <w:pPr>
        <w:ind w:left="720" w:hanging="360"/>
      </w:pPr>
      <w:rPr>
        <w:rFonts w:ascii="Wingdings" w:eastAsiaTheme="minorEastAsia"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1" w15:restartNumberingAfterBreak="0">
    <w:nsid w:val="4EC341EC"/>
    <w:multiLevelType w:val="hybridMultilevel"/>
    <w:tmpl w:val="1FEE366E"/>
    <w:lvl w:ilvl="0" w:tplc="100C000F">
      <w:start w:val="1"/>
      <w:numFmt w:val="decimal"/>
      <w:lvlText w:val="%1."/>
      <w:lvlJc w:val="left"/>
      <w:pPr>
        <w:ind w:left="720" w:hanging="360"/>
      </w:pPr>
      <w:rPr>
        <w:rFont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56EC6C62"/>
    <w:multiLevelType w:val="hybridMultilevel"/>
    <w:tmpl w:val="0FB28BD8"/>
    <w:lvl w:ilvl="0" w:tplc="100C000F">
      <w:start w:val="1"/>
      <w:numFmt w:val="decimal"/>
      <w:lvlText w:val="%1."/>
      <w:lvlJc w:val="left"/>
      <w:pPr>
        <w:ind w:left="720" w:hanging="360"/>
      </w:pPr>
      <w:rPr>
        <w:rFont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6D24119"/>
    <w:multiLevelType w:val="hybridMultilevel"/>
    <w:tmpl w:val="1ECA78D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699419BA"/>
    <w:multiLevelType w:val="hybridMultilevel"/>
    <w:tmpl w:val="361AEE1C"/>
    <w:lvl w:ilvl="0" w:tplc="36A8564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E430A2"/>
    <w:multiLevelType w:val="hybridMultilevel"/>
    <w:tmpl w:val="D4A2C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C404BB"/>
    <w:multiLevelType w:val="hybridMultilevel"/>
    <w:tmpl w:val="ECA4F832"/>
    <w:lvl w:ilvl="0" w:tplc="100C0011">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7" w15:restartNumberingAfterBreak="0">
    <w:nsid w:val="70595C5B"/>
    <w:multiLevelType w:val="hybridMultilevel"/>
    <w:tmpl w:val="1FEE366E"/>
    <w:lvl w:ilvl="0" w:tplc="100C000F">
      <w:start w:val="1"/>
      <w:numFmt w:val="decimal"/>
      <w:lvlText w:val="%1."/>
      <w:lvlJc w:val="left"/>
      <w:pPr>
        <w:ind w:left="720" w:hanging="360"/>
      </w:pPr>
      <w:rPr>
        <w:rFont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74F76975"/>
    <w:multiLevelType w:val="hybridMultilevel"/>
    <w:tmpl w:val="EBCC736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75465DAE"/>
    <w:multiLevelType w:val="hybridMultilevel"/>
    <w:tmpl w:val="56C05A9E"/>
    <w:lvl w:ilvl="0" w:tplc="12EC4758">
      <w:start w:val="16"/>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925640B"/>
    <w:multiLevelType w:val="hybridMultilevel"/>
    <w:tmpl w:val="6672B90E"/>
    <w:lvl w:ilvl="0" w:tplc="AB30F9A8">
      <w:start w:val="2016"/>
      <w:numFmt w:val="bullet"/>
      <w:lvlText w:val=""/>
      <w:lvlJc w:val="left"/>
      <w:pPr>
        <w:ind w:left="720" w:hanging="360"/>
      </w:pPr>
      <w:rPr>
        <w:rFonts w:ascii="Wingdings" w:eastAsiaTheme="minorEastAsia"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1" w15:restartNumberingAfterBreak="0">
    <w:nsid w:val="79550DFF"/>
    <w:multiLevelType w:val="hybridMultilevel"/>
    <w:tmpl w:val="448E7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35"/>
  </w:num>
  <w:num w:numId="4">
    <w:abstractNumId w:val="13"/>
  </w:num>
  <w:num w:numId="5">
    <w:abstractNumId w:val="41"/>
  </w:num>
  <w:num w:numId="6">
    <w:abstractNumId w:val="34"/>
  </w:num>
  <w:num w:numId="7">
    <w:abstractNumId w:val="24"/>
  </w:num>
  <w:num w:numId="8">
    <w:abstractNumId w:val="20"/>
  </w:num>
  <w:num w:numId="9">
    <w:abstractNumId w:val="21"/>
  </w:num>
  <w:num w:numId="10">
    <w:abstractNumId w:val="40"/>
  </w:num>
  <w:num w:numId="11">
    <w:abstractNumId w:val="30"/>
  </w:num>
  <w:num w:numId="12">
    <w:abstractNumId w:val="29"/>
  </w:num>
  <w:num w:numId="13">
    <w:abstractNumId w:val="11"/>
  </w:num>
  <w:num w:numId="14">
    <w:abstractNumId w:val="18"/>
  </w:num>
  <w:num w:numId="15">
    <w:abstractNumId w:val="33"/>
  </w:num>
  <w:num w:numId="16">
    <w:abstractNumId w:val="23"/>
  </w:num>
  <w:num w:numId="17">
    <w:abstractNumId w:val="38"/>
  </w:num>
  <w:num w:numId="18">
    <w:abstractNumId w:val="14"/>
  </w:num>
  <w:num w:numId="19">
    <w:abstractNumId w:val="27"/>
  </w:num>
  <w:num w:numId="20">
    <w:abstractNumId w:val="12"/>
  </w:num>
  <w:num w:numId="21">
    <w:abstractNumId w:val="37"/>
  </w:num>
  <w:num w:numId="22">
    <w:abstractNumId w:val="31"/>
  </w:num>
  <w:num w:numId="23">
    <w:abstractNumId w:val="28"/>
  </w:num>
  <w:num w:numId="24">
    <w:abstractNumId w:val="26"/>
  </w:num>
  <w:num w:numId="25">
    <w:abstractNumId w:val="19"/>
  </w:num>
  <w:num w:numId="26">
    <w:abstractNumId w:val="32"/>
  </w:num>
  <w:num w:numId="27">
    <w:abstractNumId w:val="39"/>
  </w:num>
  <w:num w:numId="28">
    <w:abstractNumId w:val="1"/>
  </w:num>
  <w:num w:numId="29">
    <w:abstractNumId w:val="0"/>
  </w:num>
  <w:num w:numId="30">
    <w:abstractNumId w:val="15"/>
  </w:num>
  <w:num w:numId="31">
    <w:abstractNumId w:val="4"/>
  </w:num>
  <w:num w:numId="32">
    <w:abstractNumId w:val="25"/>
  </w:num>
  <w:num w:numId="33">
    <w:abstractNumId w:val="9"/>
  </w:num>
  <w:num w:numId="34">
    <w:abstractNumId w:val="5"/>
  </w:num>
  <w:num w:numId="35">
    <w:abstractNumId w:val="2"/>
  </w:num>
  <w:num w:numId="36">
    <w:abstractNumId w:val="7"/>
  </w:num>
  <w:num w:numId="37">
    <w:abstractNumId w:val="16"/>
  </w:num>
  <w:num w:numId="38">
    <w:abstractNumId w:val="3"/>
  </w:num>
  <w:num w:numId="39">
    <w:abstractNumId w:val="8"/>
  </w:num>
  <w:num w:numId="40">
    <w:abstractNumId w:val="6"/>
  </w:num>
  <w:num w:numId="41">
    <w:abstractNumId w:val="36"/>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Intl J Qual Health Care_no issue&lt;/Style&gt;&lt;LeftDelim&gt;{&lt;/LeftDelim&gt;&lt;RightDelim&gt;}&lt;/RightDelim&gt;&lt;FontName&gt;Calibri&lt;/FontName&gt;&lt;FontSize&gt;11&lt;/FontSize&gt;&lt;ReflistTitle&gt;&lt;style face=&quot;bold&quot; size=&quot;18&quot;&gt;References&lt;/style&gt;&lt;/ReflistTitle&gt;&lt;StartingRefnum&gt;1&lt;/StartingRefnum&gt;&lt;FirstLineIndent&gt;0&lt;/FirstLineIndent&gt;&lt;HangingIndent&gt;565&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9evszee82wvpreztd2vdat3eeaf95zvept9&quot;&gt;IJQHC&lt;record-ids&gt;&lt;item&gt;8&lt;/item&gt;&lt;item&gt;9&lt;/item&gt;&lt;item&gt;10&lt;/item&gt;&lt;item&gt;12&lt;/item&gt;&lt;item&gt;13&lt;/item&gt;&lt;item&gt;14&lt;/item&gt;&lt;item&gt;15&lt;/item&gt;&lt;item&gt;17&lt;/item&gt;&lt;item&gt;18&lt;/item&gt;&lt;item&gt;19&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61&lt;/item&gt;&lt;/record-ids&gt;&lt;/item&gt;&lt;/Libraries&gt;"/>
  </w:docVars>
  <w:rsids>
    <w:rsidRoot w:val="00F32398"/>
    <w:rsid w:val="0000430D"/>
    <w:rsid w:val="00006F15"/>
    <w:rsid w:val="00010103"/>
    <w:rsid w:val="0001139A"/>
    <w:rsid w:val="00011A1C"/>
    <w:rsid w:val="000161AC"/>
    <w:rsid w:val="00020123"/>
    <w:rsid w:val="00022B75"/>
    <w:rsid w:val="000253BD"/>
    <w:rsid w:val="0002561D"/>
    <w:rsid w:val="00025D30"/>
    <w:rsid w:val="0003170E"/>
    <w:rsid w:val="00032686"/>
    <w:rsid w:val="00033EA4"/>
    <w:rsid w:val="00043E62"/>
    <w:rsid w:val="0004754C"/>
    <w:rsid w:val="00050451"/>
    <w:rsid w:val="00050992"/>
    <w:rsid w:val="00051527"/>
    <w:rsid w:val="000532AF"/>
    <w:rsid w:val="000532B3"/>
    <w:rsid w:val="00056A51"/>
    <w:rsid w:val="00060EA3"/>
    <w:rsid w:val="00061DB8"/>
    <w:rsid w:val="000661FC"/>
    <w:rsid w:val="00067EB2"/>
    <w:rsid w:val="00080096"/>
    <w:rsid w:val="00081427"/>
    <w:rsid w:val="00081819"/>
    <w:rsid w:val="00081EC7"/>
    <w:rsid w:val="000841F6"/>
    <w:rsid w:val="00085524"/>
    <w:rsid w:val="00087A04"/>
    <w:rsid w:val="00091A8B"/>
    <w:rsid w:val="0009414C"/>
    <w:rsid w:val="00094478"/>
    <w:rsid w:val="000A2DEB"/>
    <w:rsid w:val="000A632C"/>
    <w:rsid w:val="000A7B25"/>
    <w:rsid w:val="000B0CDC"/>
    <w:rsid w:val="000B3918"/>
    <w:rsid w:val="000C0008"/>
    <w:rsid w:val="000C002A"/>
    <w:rsid w:val="000C0904"/>
    <w:rsid w:val="000C4981"/>
    <w:rsid w:val="000C545C"/>
    <w:rsid w:val="000D202E"/>
    <w:rsid w:val="000D2437"/>
    <w:rsid w:val="000D3FBD"/>
    <w:rsid w:val="000D4523"/>
    <w:rsid w:val="000D4759"/>
    <w:rsid w:val="000D4B54"/>
    <w:rsid w:val="000D4CF7"/>
    <w:rsid w:val="000D5B64"/>
    <w:rsid w:val="000D63DF"/>
    <w:rsid w:val="000E0A2F"/>
    <w:rsid w:val="000E0F75"/>
    <w:rsid w:val="000E1E5C"/>
    <w:rsid w:val="000E2B38"/>
    <w:rsid w:val="000F0F22"/>
    <w:rsid w:val="000F2915"/>
    <w:rsid w:val="000F5246"/>
    <w:rsid w:val="00100179"/>
    <w:rsid w:val="00104A1A"/>
    <w:rsid w:val="00105107"/>
    <w:rsid w:val="001055AF"/>
    <w:rsid w:val="00105FF2"/>
    <w:rsid w:val="00110D3C"/>
    <w:rsid w:val="00112267"/>
    <w:rsid w:val="00112330"/>
    <w:rsid w:val="001177BD"/>
    <w:rsid w:val="00117FD4"/>
    <w:rsid w:val="0012297E"/>
    <w:rsid w:val="0012749A"/>
    <w:rsid w:val="00133340"/>
    <w:rsid w:val="001339E0"/>
    <w:rsid w:val="00133CBF"/>
    <w:rsid w:val="00133EF0"/>
    <w:rsid w:val="00142679"/>
    <w:rsid w:val="001455EE"/>
    <w:rsid w:val="00147B25"/>
    <w:rsid w:val="0015245F"/>
    <w:rsid w:val="00154202"/>
    <w:rsid w:val="001623B5"/>
    <w:rsid w:val="001624F0"/>
    <w:rsid w:val="00171324"/>
    <w:rsid w:val="00176DC1"/>
    <w:rsid w:val="00192508"/>
    <w:rsid w:val="001933BD"/>
    <w:rsid w:val="00193A6A"/>
    <w:rsid w:val="00196C59"/>
    <w:rsid w:val="0019719E"/>
    <w:rsid w:val="001973B8"/>
    <w:rsid w:val="001A1DDC"/>
    <w:rsid w:val="001A44BC"/>
    <w:rsid w:val="001A7CEE"/>
    <w:rsid w:val="001B1B5B"/>
    <w:rsid w:val="001B28F0"/>
    <w:rsid w:val="001B5B02"/>
    <w:rsid w:val="001B6B5B"/>
    <w:rsid w:val="001C0811"/>
    <w:rsid w:val="001C2D54"/>
    <w:rsid w:val="001C6261"/>
    <w:rsid w:val="001C65DE"/>
    <w:rsid w:val="001C6D83"/>
    <w:rsid w:val="001D2F8C"/>
    <w:rsid w:val="001D3B88"/>
    <w:rsid w:val="001D3C14"/>
    <w:rsid w:val="001D54D1"/>
    <w:rsid w:val="001D5726"/>
    <w:rsid w:val="001D5D88"/>
    <w:rsid w:val="001D75B4"/>
    <w:rsid w:val="001E2F5F"/>
    <w:rsid w:val="001E301E"/>
    <w:rsid w:val="001E513D"/>
    <w:rsid w:val="001E5F92"/>
    <w:rsid w:val="001F0FD1"/>
    <w:rsid w:val="001F5AB6"/>
    <w:rsid w:val="001F74DA"/>
    <w:rsid w:val="002010A0"/>
    <w:rsid w:val="002018D9"/>
    <w:rsid w:val="00201FAD"/>
    <w:rsid w:val="002071B0"/>
    <w:rsid w:val="002141F1"/>
    <w:rsid w:val="00214B5B"/>
    <w:rsid w:val="00220113"/>
    <w:rsid w:val="00221CA2"/>
    <w:rsid w:val="002258CE"/>
    <w:rsid w:val="00241822"/>
    <w:rsid w:val="00245E80"/>
    <w:rsid w:val="00250C74"/>
    <w:rsid w:val="00253459"/>
    <w:rsid w:val="00253505"/>
    <w:rsid w:val="002568EA"/>
    <w:rsid w:val="00256D62"/>
    <w:rsid w:val="002608CE"/>
    <w:rsid w:val="002632E4"/>
    <w:rsid w:val="00264C9A"/>
    <w:rsid w:val="002674FA"/>
    <w:rsid w:val="0027268B"/>
    <w:rsid w:val="002734EC"/>
    <w:rsid w:val="00276640"/>
    <w:rsid w:val="00277CCD"/>
    <w:rsid w:val="00280228"/>
    <w:rsid w:val="00281DE6"/>
    <w:rsid w:val="00282FA4"/>
    <w:rsid w:val="00285EFD"/>
    <w:rsid w:val="00287337"/>
    <w:rsid w:val="0029072B"/>
    <w:rsid w:val="002929DF"/>
    <w:rsid w:val="002A486C"/>
    <w:rsid w:val="002A529E"/>
    <w:rsid w:val="002A636D"/>
    <w:rsid w:val="002B0FD1"/>
    <w:rsid w:val="002B20A3"/>
    <w:rsid w:val="002B609A"/>
    <w:rsid w:val="002C3336"/>
    <w:rsid w:val="002C7141"/>
    <w:rsid w:val="002D0069"/>
    <w:rsid w:val="002D0DE0"/>
    <w:rsid w:val="002D27FB"/>
    <w:rsid w:val="002D78D9"/>
    <w:rsid w:val="002E2CA1"/>
    <w:rsid w:val="002E4161"/>
    <w:rsid w:val="002E57E4"/>
    <w:rsid w:val="002E58A2"/>
    <w:rsid w:val="002E628D"/>
    <w:rsid w:val="002E6E3D"/>
    <w:rsid w:val="002F428C"/>
    <w:rsid w:val="002F7A66"/>
    <w:rsid w:val="003020F5"/>
    <w:rsid w:val="0030644C"/>
    <w:rsid w:val="00313D66"/>
    <w:rsid w:val="00320C38"/>
    <w:rsid w:val="003224DC"/>
    <w:rsid w:val="00322D20"/>
    <w:rsid w:val="0032435C"/>
    <w:rsid w:val="00326ACA"/>
    <w:rsid w:val="00326E58"/>
    <w:rsid w:val="0033085B"/>
    <w:rsid w:val="00331A5B"/>
    <w:rsid w:val="003322E2"/>
    <w:rsid w:val="003339C4"/>
    <w:rsid w:val="00337D95"/>
    <w:rsid w:val="00341025"/>
    <w:rsid w:val="00342487"/>
    <w:rsid w:val="00342C85"/>
    <w:rsid w:val="0034369B"/>
    <w:rsid w:val="0034680E"/>
    <w:rsid w:val="00346C7F"/>
    <w:rsid w:val="00347124"/>
    <w:rsid w:val="00350F7E"/>
    <w:rsid w:val="003533EB"/>
    <w:rsid w:val="0035627D"/>
    <w:rsid w:val="00362996"/>
    <w:rsid w:val="0036384B"/>
    <w:rsid w:val="0037287D"/>
    <w:rsid w:val="00387F25"/>
    <w:rsid w:val="00394112"/>
    <w:rsid w:val="0039562A"/>
    <w:rsid w:val="00396434"/>
    <w:rsid w:val="003970B6"/>
    <w:rsid w:val="003A06F5"/>
    <w:rsid w:val="003A07C7"/>
    <w:rsid w:val="003A1650"/>
    <w:rsid w:val="003A39C2"/>
    <w:rsid w:val="003B12D1"/>
    <w:rsid w:val="003B3394"/>
    <w:rsid w:val="003B389E"/>
    <w:rsid w:val="003B4BC1"/>
    <w:rsid w:val="003B6407"/>
    <w:rsid w:val="003B6D2C"/>
    <w:rsid w:val="003D4FD4"/>
    <w:rsid w:val="003E04E4"/>
    <w:rsid w:val="003E0A99"/>
    <w:rsid w:val="003E500F"/>
    <w:rsid w:val="003E654A"/>
    <w:rsid w:val="003F0EBF"/>
    <w:rsid w:val="003F777E"/>
    <w:rsid w:val="0040081D"/>
    <w:rsid w:val="00402C66"/>
    <w:rsid w:val="004045A7"/>
    <w:rsid w:val="00404628"/>
    <w:rsid w:val="00421196"/>
    <w:rsid w:val="0042311A"/>
    <w:rsid w:val="00423BF9"/>
    <w:rsid w:val="004344F9"/>
    <w:rsid w:val="004361CE"/>
    <w:rsid w:val="00445D0A"/>
    <w:rsid w:val="004541E2"/>
    <w:rsid w:val="00456178"/>
    <w:rsid w:val="00457246"/>
    <w:rsid w:val="00457EA8"/>
    <w:rsid w:val="00460D53"/>
    <w:rsid w:val="0046211C"/>
    <w:rsid w:val="00463E42"/>
    <w:rsid w:val="00463FFB"/>
    <w:rsid w:val="00464FAA"/>
    <w:rsid w:val="0046743C"/>
    <w:rsid w:val="004677E6"/>
    <w:rsid w:val="0047501C"/>
    <w:rsid w:val="00480700"/>
    <w:rsid w:val="0048304F"/>
    <w:rsid w:val="00483D2C"/>
    <w:rsid w:val="004909BE"/>
    <w:rsid w:val="00491F70"/>
    <w:rsid w:val="004930E6"/>
    <w:rsid w:val="004953D2"/>
    <w:rsid w:val="004A0F1D"/>
    <w:rsid w:val="004A4774"/>
    <w:rsid w:val="004A7FEC"/>
    <w:rsid w:val="004B0B9B"/>
    <w:rsid w:val="004B6B8C"/>
    <w:rsid w:val="004C03D4"/>
    <w:rsid w:val="004C1A5C"/>
    <w:rsid w:val="004C26EE"/>
    <w:rsid w:val="004C33D2"/>
    <w:rsid w:val="004C374E"/>
    <w:rsid w:val="004C7B41"/>
    <w:rsid w:val="004D6A19"/>
    <w:rsid w:val="004E0579"/>
    <w:rsid w:val="004E1B31"/>
    <w:rsid w:val="004F14B4"/>
    <w:rsid w:val="004F233D"/>
    <w:rsid w:val="004F3244"/>
    <w:rsid w:val="004F552E"/>
    <w:rsid w:val="004F66CC"/>
    <w:rsid w:val="00505ADF"/>
    <w:rsid w:val="00506341"/>
    <w:rsid w:val="00513B19"/>
    <w:rsid w:val="00514C0B"/>
    <w:rsid w:val="0051519E"/>
    <w:rsid w:val="005157C0"/>
    <w:rsid w:val="00516A58"/>
    <w:rsid w:val="00520587"/>
    <w:rsid w:val="00527A3F"/>
    <w:rsid w:val="00535FBA"/>
    <w:rsid w:val="005405FD"/>
    <w:rsid w:val="00540F55"/>
    <w:rsid w:val="00543448"/>
    <w:rsid w:val="00547657"/>
    <w:rsid w:val="0055288B"/>
    <w:rsid w:val="0056189F"/>
    <w:rsid w:val="00562402"/>
    <w:rsid w:val="005630AA"/>
    <w:rsid w:val="00563969"/>
    <w:rsid w:val="005644B7"/>
    <w:rsid w:val="005662C5"/>
    <w:rsid w:val="00570C0F"/>
    <w:rsid w:val="00576C5A"/>
    <w:rsid w:val="00584459"/>
    <w:rsid w:val="0058537F"/>
    <w:rsid w:val="00585BBC"/>
    <w:rsid w:val="00587EF1"/>
    <w:rsid w:val="00591FE9"/>
    <w:rsid w:val="005A01E1"/>
    <w:rsid w:val="005A22F2"/>
    <w:rsid w:val="005A3FEB"/>
    <w:rsid w:val="005A7480"/>
    <w:rsid w:val="005B1E0C"/>
    <w:rsid w:val="005B46EB"/>
    <w:rsid w:val="005C4FCB"/>
    <w:rsid w:val="005C7CF5"/>
    <w:rsid w:val="005D085D"/>
    <w:rsid w:val="005D35C5"/>
    <w:rsid w:val="005E107C"/>
    <w:rsid w:val="005E27C2"/>
    <w:rsid w:val="005F377A"/>
    <w:rsid w:val="005F7162"/>
    <w:rsid w:val="006010A7"/>
    <w:rsid w:val="006015ED"/>
    <w:rsid w:val="00604C9B"/>
    <w:rsid w:val="00605A2E"/>
    <w:rsid w:val="0061192F"/>
    <w:rsid w:val="00611ECF"/>
    <w:rsid w:val="00612335"/>
    <w:rsid w:val="0061379F"/>
    <w:rsid w:val="00614D5C"/>
    <w:rsid w:val="00617643"/>
    <w:rsid w:val="00621770"/>
    <w:rsid w:val="00622C9E"/>
    <w:rsid w:val="006240B0"/>
    <w:rsid w:val="00627FE7"/>
    <w:rsid w:val="006300E2"/>
    <w:rsid w:val="00634134"/>
    <w:rsid w:val="0064412C"/>
    <w:rsid w:val="00645EDC"/>
    <w:rsid w:val="00646DCB"/>
    <w:rsid w:val="00650DD2"/>
    <w:rsid w:val="00651CD1"/>
    <w:rsid w:val="00653C01"/>
    <w:rsid w:val="006541C6"/>
    <w:rsid w:val="0065764E"/>
    <w:rsid w:val="00666770"/>
    <w:rsid w:val="00670537"/>
    <w:rsid w:val="00674C45"/>
    <w:rsid w:val="00684638"/>
    <w:rsid w:val="00685FA3"/>
    <w:rsid w:val="0069476A"/>
    <w:rsid w:val="006A226E"/>
    <w:rsid w:val="006A3B02"/>
    <w:rsid w:val="006A4313"/>
    <w:rsid w:val="006B27EE"/>
    <w:rsid w:val="006B76D8"/>
    <w:rsid w:val="006B7A3F"/>
    <w:rsid w:val="006B7CBD"/>
    <w:rsid w:val="006C07AF"/>
    <w:rsid w:val="006C089C"/>
    <w:rsid w:val="006C3F74"/>
    <w:rsid w:val="006D0FF6"/>
    <w:rsid w:val="006D2266"/>
    <w:rsid w:val="006D6081"/>
    <w:rsid w:val="006E0E62"/>
    <w:rsid w:val="006E5193"/>
    <w:rsid w:val="006E5C0D"/>
    <w:rsid w:val="006E70ED"/>
    <w:rsid w:val="006E74E2"/>
    <w:rsid w:val="006F6948"/>
    <w:rsid w:val="006F6D8A"/>
    <w:rsid w:val="006F7744"/>
    <w:rsid w:val="0070057C"/>
    <w:rsid w:val="0070232C"/>
    <w:rsid w:val="00702F3F"/>
    <w:rsid w:val="007036D1"/>
    <w:rsid w:val="00703B7C"/>
    <w:rsid w:val="00705CDD"/>
    <w:rsid w:val="00723020"/>
    <w:rsid w:val="007307B9"/>
    <w:rsid w:val="0073211E"/>
    <w:rsid w:val="007345A3"/>
    <w:rsid w:val="00735109"/>
    <w:rsid w:val="0073592E"/>
    <w:rsid w:val="00735E8E"/>
    <w:rsid w:val="0073781D"/>
    <w:rsid w:val="0074588F"/>
    <w:rsid w:val="007540E3"/>
    <w:rsid w:val="0075594D"/>
    <w:rsid w:val="007576B2"/>
    <w:rsid w:val="00766F48"/>
    <w:rsid w:val="007752FF"/>
    <w:rsid w:val="007865BA"/>
    <w:rsid w:val="007870EA"/>
    <w:rsid w:val="00787134"/>
    <w:rsid w:val="007917F7"/>
    <w:rsid w:val="00791D34"/>
    <w:rsid w:val="007951FC"/>
    <w:rsid w:val="007B18CD"/>
    <w:rsid w:val="007B59FD"/>
    <w:rsid w:val="007C3C25"/>
    <w:rsid w:val="007D152A"/>
    <w:rsid w:val="007D399B"/>
    <w:rsid w:val="007D747B"/>
    <w:rsid w:val="007E2E7E"/>
    <w:rsid w:val="007E3090"/>
    <w:rsid w:val="007E7567"/>
    <w:rsid w:val="007F03FD"/>
    <w:rsid w:val="007F260D"/>
    <w:rsid w:val="007F35CD"/>
    <w:rsid w:val="007F44EA"/>
    <w:rsid w:val="007F681C"/>
    <w:rsid w:val="007F7A50"/>
    <w:rsid w:val="00805C98"/>
    <w:rsid w:val="00811EB1"/>
    <w:rsid w:val="0081341D"/>
    <w:rsid w:val="00814DD1"/>
    <w:rsid w:val="00816EE6"/>
    <w:rsid w:val="00820690"/>
    <w:rsid w:val="00823418"/>
    <w:rsid w:val="00824A35"/>
    <w:rsid w:val="00824D9D"/>
    <w:rsid w:val="0082634D"/>
    <w:rsid w:val="00840489"/>
    <w:rsid w:val="008414A6"/>
    <w:rsid w:val="00841FE7"/>
    <w:rsid w:val="0085008E"/>
    <w:rsid w:val="00855F64"/>
    <w:rsid w:val="00856FB9"/>
    <w:rsid w:val="0086403E"/>
    <w:rsid w:val="008646E3"/>
    <w:rsid w:val="00865877"/>
    <w:rsid w:val="008659AA"/>
    <w:rsid w:val="00867B31"/>
    <w:rsid w:val="008706E2"/>
    <w:rsid w:val="008715FA"/>
    <w:rsid w:val="008748B1"/>
    <w:rsid w:val="0087580E"/>
    <w:rsid w:val="00875FA3"/>
    <w:rsid w:val="00880565"/>
    <w:rsid w:val="00885DBC"/>
    <w:rsid w:val="008872FD"/>
    <w:rsid w:val="00887691"/>
    <w:rsid w:val="00890C25"/>
    <w:rsid w:val="008923C6"/>
    <w:rsid w:val="00894201"/>
    <w:rsid w:val="0089438A"/>
    <w:rsid w:val="008970AD"/>
    <w:rsid w:val="008A2A54"/>
    <w:rsid w:val="008A6093"/>
    <w:rsid w:val="008B1964"/>
    <w:rsid w:val="008B427D"/>
    <w:rsid w:val="008B59D0"/>
    <w:rsid w:val="008C3BBF"/>
    <w:rsid w:val="008C56AA"/>
    <w:rsid w:val="008C6D90"/>
    <w:rsid w:val="008D27EB"/>
    <w:rsid w:val="008D3F8F"/>
    <w:rsid w:val="008D6DD8"/>
    <w:rsid w:val="008E3657"/>
    <w:rsid w:val="008E606A"/>
    <w:rsid w:val="008E71F6"/>
    <w:rsid w:val="008F0070"/>
    <w:rsid w:val="008F3D9A"/>
    <w:rsid w:val="008F405E"/>
    <w:rsid w:val="008F550D"/>
    <w:rsid w:val="00900A87"/>
    <w:rsid w:val="009040D7"/>
    <w:rsid w:val="00905597"/>
    <w:rsid w:val="0091187F"/>
    <w:rsid w:val="009171C5"/>
    <w:rsid w:val="009248FF"/>
    <w:rsid w:val="00925638"/>
    <w:rsid w:val="009264B7"/>
    <w:rsid w:val="00926FC2"/>
    <w:rsid w:val="00935F8B"/>
    <w:rsid w:val="0093728E"/>
    <w:rsid w:val="009475E9"/>
    <w:rsid w:val="00951095"/>
    <w:rsid w:val="00954132"/>
    <w:rsid w:val="00955AFD"/>
    <w:rsid w:val="00955F1E"/>
    <w:rsid w:val="00957031"/>
    <w:rsid w:val="0096003C"/>
    <w:rsid w:val="009636CE"/>
    <w:rsid w:val="00971A72"/>
    <w:rsid w:val="009749C8"/>
    <w:rsid w:val="00974F1F"/>
    <w:rsid w:val="0098030D"/>
    <w:rsid w:val="00986783"/>
    <w:rsid w:val="00987BDA"/>
    <w:rsid w:val="00987EBB"/>
    <w:rsid w:val="00990535"/>
    <w:rsid w:val="00991B59"/>
    <w:rsid w:val="009938BF"/>
    <w:rsid w:val="00994B08"/>
    <w:rsid w:val="00994C46"/>
    <w:rsid w:val="00995127"/>
    <w:rsid w:val="009A4685"/>
    <w:rsid w:val="009A5ACD"/>
    <w:rsid w:val="009B15A4"/>
    <w:rsid w:val="009B161D"/>
    <w:rsid w:val="009B1D11"/>
    <w:rsid w:val="009B34FD"/>
    <w:rsid w:val="009C09C1"/>
    <w:rsid w:val="009D7046"/>
    <w:rsid w:val="009E0AC1"/>
    <w:rsid w:val="009E6315"/>
    <w:rsid w:val="009F190B"/>
    <w:rsid w:val="009F58F0"/>
    <w:rsid w:val="009F7AA6"/>
    <w:rsid w:val="009F7BAD"/>
    <w:rsid w:val="00A005CC"/>
    <w:rsid w:val="00A00F57"/>
    <w:rsid w:val="00A12451"/>
    <w:rsid w:val="00A126D0"/>
    <w:rsid w:val="00A14E1A"/>
    <w:rsid w:val="00A26FE4"/>
    <w:rsid w:val="00A31824"/>
    <w:rsid w:val="00A35702"/>
    <w:rsid w:val="00A45064"/>
    <w:rsid w:val="00A458B8"/>
    <w:rsid w:val="00A50836"/>
    <w:rsid w:val="00A5157E"/>
    <w:rsid w:val="00A51873"/>
    <w:rsid w:val="00A64332"/>
    <w:rsid w:val="00A701D4"/>
    <w:rsid w:val="00A72086"/>
    <w:rsid w:val="00A738A7"/>
    <w:rsid w:val="00A83063"/>
    <w:rsid w:val="00A8460D"/>
    <w:rsid w:val="00A8502D"/>
    <w:rsid w:val="00A87851"/>
    <w:rsid w:val="00A92B04"/>
    <w:rsid w:val="00A96B02"/>
    <w:rsid w:val="00A97323"/>
    <w:rsid w:val="00AA1DB5"/>
    <w:rsid w:val="00AB5AD5"/>
    <w:rsid w:val="00AB6F10"/>
    <w:rsid w:val="00AB7146"/>
    <w:rsid w:val="00AB7505"/>
    <w:rsid w:val="00AC0CEE"/>
    <w:rsid w:val="00AC3EAD"/>
    <w:rsid w:val="00AC460C"/>
    <w:rsid w:val="00AD38D7"/>
    <w:rsid w:val="00AD6137"/>
    <w:rsid w:val="00AD61D8"/>
    <w:rsid w:val="00AD659D"/>
    <w:rsid w:val="00AE0582"/>
    <w:rsid w:val="00AE5A60"/>
    <w:rsid w:val="00AE63FA"/>
    <w:rsid w:val="00AE6BDB"/>
    <w:rsid w:val="00B01965"/>
    <w:rsid w:val="00B01C31"/>
    <w:rsid w:val="00B04909"/>
    <w:rsid w:val="00B1185A"/>
    <w:rsid w:val="00B129AF"/>
    <w:rsid w:val="00B14D6B"/>
    <w:rsid w:val="00B238D0"/>
    <w:rsid w:val="00B2489D"/>
    <w:rsid w:val="00B33234"/>
    <w:rsid w:val="00B332A8"/>
    <w:rsid w:val="00B359AF"/>
    <w:rsid w:val="00B37ED2"/>
    <w:rsid w:val="00B434E5"/>
    <w:rsid w:val="00B46826"/>
    <w:rsid w:val="00B51A3D"/>
    <w:rsid w:val="00B6087F"/>
    <w:rsid w:val="00B64461"/>
    <w:rsid w:val="00B64772"/>
    <w:rsid w:val="00B65E11"/>
    <w:rsid w:val="00B75646"/>
    <w:rsid w:val="00B77141"/>
    <w:rsid w:val="00B77525"/>
    <w:rsid w:val="00B90408"/>
    <w:rsid w:val="00B905CC"/>
    <w:rsid w:val="00B91620"/>
    <w:rsid w:val="00B9454F"/>
    <w:rsid w:val="00B94E4B"/>
    <w:rsid w:val="00B96122"/>
    <w:rsid w:val="00B96A79"/>
    <w:rsid w:val="00B96B89"/>
    <w:rsid w:val="00B97626"/>
    <w:rsid w:val="00BA3E00"/>
    <w:rsid w:val="00BA5088"/>
    <w:rsid w:val="00BB0A72"/>
    <w:rsid w:val="00BB104E"/>
    <w:rsid w:val="00BB1061"/>
    <w:rsid w:val="00BB17C9"/>
    <w:rsid w:val="00BB1BF0"/>
    <w:rsid w:val="00BB2617"/>
    <w:rsid w:val="00BC39E1"/>
    <w:rsid w:val="00BC50A2"/>
    <w:rsid w:val="00BC6536"/>
    <w:rsid w:val="00BD0752"/>
    <w:rsid w:val="00BD183E"/>
    <w:rsid w:val="00BE43F3"/>
    <w:rsid w:val="00BF2C77"/>
    <w:rsid w:val="00C1037B"/>
    <w:rsid w:val="00C1071F"/>
    <w:rsid w:val="00C10F62"/>
    <w:rsid w:val="00C11D02"/>
    <w:rsid w:val="00C1458B"/>
    <w:rsid w:val="00C21516"/>
    <w:rsid w:val="00C21C6E"/>
    <w:rsid w:val="00C271CC"/>
    <w:rsid w:val="00C33438"/>
    <w:rsid w:val="00C34438"/>
    <w:rsid w:val="00C40B0D"/>
    <w:rsid w:val="00C42539"/>
    <w:rsid w:val="00C45077"/>
    <w:rsid w:val="00C4764B"/>
    <w:rsid w:val="00C54085"/>
    <w:rsid w:val="00C543C7"/>
    <w:rsid w:val="00C55658"/>
    <w:rsid w:val="00C56835"/>
    <w:rsid w:val="00C5752A"/>
    <w:rsid w:val="00C648A0"/>
    <w:rsid w:val="00C6509E"/>
    <w:rsid w:val="00C67F49"/>
    <w:rsid w:val="00C70F5F"/>
    <w:rsid w:val="00C73061"/>
    <w:rsid w:val="00C7696E"/>
    <w:rsid w:val="00C771D0"/>
    <w:rsid w:val="00C84A5D"/>
    <w:rsid w:val="00C854E9"/>
    <w:rsid w:val="00C8721C"/>
    <w:rsid w:val="00C92A08"/>
    <w:rsid w:val="00C92F79"/>
    <w:rsid w:val="00C96FBF"/>
    <w:rsid w:val="00CA38A8"/>
    <w:rsid w:val="00CA3BDC"/>
    <w:rsid w:val="00CA58C4"/>
    <w:rsid w:val="00CA7D85"/>
    <w:rsid w:val="00CA7E71"/>
    <w:rsid w:val="00CB2190"/>
    <w:rsid w:val="00CB2F2E"/>
    <w:rsid w:val="00CB5F7C"/>
    <w:rsid w:val="00CC5DA3"/>
    <w:rsid w:val="00CC7151"/>
    <w:rsid w:val="00CC7B83"/>
    <w:rsid w:val="00CD0402"/>
    <w:rsid w:val="00CD1C93"/>
    <w:rsid w:val="00CD2EA3"/>
    <w:rsid w:val="00CD424B"/>
    <w:rsid w:val="00CD5B19"/>
    <w:rsid w:val="00CD6327"/>
    <w:rsid w:val="00CD7F45"/>
    <w:rsid w:val="00CE2565"/>
    <w:rsid w:val="00CE5C77"/>
    <w:rsid w:val="00CE6A02"/>
    <w:rsid w:val="00CF120B"/>
    <w:rsid w:val="00CF146B"/>
    <w:rsid w:val="00CF3783"/>
    <w:rsid w:val="00CF58F8"/>
    <w:rsid w:val="00CF7DAC"/>
    <w:rsid w:val="00D05E89"/>
    <w:rsid w:val="00D0630D"/>
    <w:rsid w:val="00D126B2"/>
    <w:rsid w:val="00D152D7"/>
    <w:rsid w:val="00D17205"/>
    <w:rsid w:val="00D21B2F"/>
    <w:rsid w:val="00D261EB"/>
    <w:rsid w:val="00D27B85"/>
    <w:rsid w:val="00D35014"/>
    <w:rsid w:val="00D40C75"/>
    <w:rsid w:val="00D53A65"/>
    <w:rsid w:val="00D60DD5"/>
    <w:rsid w:val="00D6269C"/>
    <w:rsid w:val="00D70C93"/>
    <w:rsid w:val="00D71561"/>
    <w:rsid w:val="00D72EC1"/>
    <w:rsid w:val="00D73931"/>
    <w:rsid w:val="00D76229"/>
    <w:rsid w:val="00D8033C"/>
    <w:rsid w:val="00D82272"/>
    <w:rsid w:val="00D838CD"/>
    <w:rsid w:val="00D87259"/>
    <w:rsid w:val="00D92066"/>
    <w:rsid w:val="00D97D4A"/>
    <w:rsid w:val="00DA4796"/>
    <w:rsid w:val="00DA5447"/>
    <w:rsid w:val="00DA611F"/>
    <w:rsid w:val="00DA6EB4"/>
    <w:rsid w:val="00DB04EC"/>
    <w:rsid w:val="00DB1DB1"/>
    <w:rsid w:val="00DB4867"/>
    <w:rsid w:val="00DB633C"/>
    <w:rsid w:val="00DC3909"/>
    <w:rsid w:val="00DC3D7B"/>
    <w:rsid w:val="00DC4569"/>
    <w:rsid w:val="00DD1BAB"/>
    <w:rsid w:val="00DD24A5"/>
    <w:rsid w:val="00DD4F11"/>
    <w:rsid w:val="00DD4F35"/>
    <w:rsid w:val="00DD74BF"/>
    <w:rsid w:val="00DE32DD"/>
    <w:rsid w:val="00DE5B75"/>
    <w:rsid w:val="00DF0224"/>
    <w:rsid w:val="00DF7CF2"/>
    <w:rsid w:val="00E02DA0"/>
    <w:rsid w:val="00E1008D"/>
    <w:rsid w:val="00E10D34"/>
    <w:rsid w:val="00E11B4D"/>
    <w:rsid w:val="00E15647"/>
    <w:rsid w:val="00E1718D"/>
    <w:rsid w:val="00E21804"/>
    <w:rsid w:val="00E235C0"/>
    <w:rsid w:val="00E334BF"/>
    <w:rsid w:val="00E379F9"/>
    <w:rsid w:val="00E37E7B"/>
    <w:rsid w:val="00E43624"/>
    <w:rsid w:val="00E44672"/>
    <w:rsid w:val="00E46FCC"/>
    <w:rsid w:val="00E5030B"/>
    <w:rsid w:val="00E513FB"/>
    <w:rsid w:val="00E55903"/>
    <w:rsid w:val="00E56600"/>
    <w:rsid w:val="00E5757A"/>
    <w:rsid w:val="00E6259F"/>
    <w:rsid w:val="00E71191"/>
    <w:rsid w:val="00E728C6"/>
    <w:rsid w:val="00E72C53"/>
    <w:rsid w:val="00E758C5"/>
    <w:rsid w:val="00E768BF"/>
    <w:rsid w:val="00E8269F"/>
    <w:rsid w:val="00E8312C"/>
    <w:rsid w:val="00E8344B"/>
    <w:rsid w:val="00E84A5E"/>
    <w:rsid w:val="00E84B06"/>
    <w:rsid w:val="00E84C58"/>
    <w:rsid w:val="00E861E6"/>
    <w:rsid w:val="00E916F6"/>
    <w:rsid w:val="00EA3B97"/>
    <w:rsid w:val="00EA4264"/>
    <w:rsid w:val="00EA527E"/>
    <w:rsid w:val="00EA573E"/>
    <w:rsid w:val="00EA6434"/>
    <w:rsid w:val="00EA68E0"/>
    <w:rsid w:val="00EB0154"/>
    <w:rsid w:val="00EB288A"/>
    <w:rsid w:val="00EB3EB5"/>
    <w:rsid w:val="00EC0778"/>
    <w:rsid w:val="00EC08EF"/>
    <w:rsid w:val="00EC2B4C"/>
    <w:rsid w:val="00EC3A53"/>
    <w:rsid w:val="00ED0130"/>
    <w:rsid w:val="00ED1C4C"/>
    <w:rsid w:val="00ED693A"/>
    <w:rsid w:val="00ED79E7"/>
    <w:rsid w:val="00EE0BF4"/>
    <w:rsid w:val="00EE4322"/>
    <w:rsid w:val="00EE4854"/>
    <w:rsid w:val="00EE5799"/>
    <w:rsid w:val="00EE5FF1"/>
    <w:rsid w:val="00EE6306"/>
    <w:rsid w:val="00EE72EF"/>
    <w:rsid w:val="00EE755E"/>
    <w:rsid w:val="00EF1A52"/>
    <w:rsid w:val="00EF248D"/>
    <w:rsid w:val="00F022F0"/>
    <w:rsid w:val="00F03578"/>
    <w:rsid w:val="00F066E9"/>
    <w:rsid w:val="00F11E9D"/>
    <w:rsid w:val="00F13057"/>
    <w:rsid w:val="00F1471C"/>
    <w:rsid w:val="00F17019"/>
    <w:rsid w:val="00F1777B"/>
    <w:rsid w:val="00F214BA"/>
    <w:rsid w:val="00F24056"/>
    <w:rsid w:val="00F248DD"/>
    <w:rsid w:val="00F259EA"/>
    <w:rsid w:val="00F272E0"/>
    <w:rsid w:val="00F27705"/>
    <w:rsid w:val="00F31D5D"/>
    <w:rsid w:val="00F31F0A"/>
    <w:rsid w:val="00F32398"/>
    <w:rsid w:val="00F32C82"/>
    <w:rsid w:val="00F3444B"/>
    <w:rsid w:val="00F34B34"/>
    <w:rsid w:val="00F37749"/>
    <w:rsid w:val="00F377CB"/>
    <w:rsid w:val="00F40B30"/>
    <w:rsid w:val="00F40E29"/>
    <w:rsid w:val="00F41747"/>
    <w:rsid w:val="00F41A7D"/>
    <w:rsid w:val="00F4411B"/>
    <w:rsid w:val="00F4467A"/>
    <w:rsid w:val="00F46588"/>
    <w:rsid w:val="00F5126E"/>
    <w:rsid w:val="00F53229"/>
    <w:rsid w:val="00F551AA"/>
    <w:rsid w:val="00F5763E"/>
    <w:rsid w:val="00F64058"/>
    <w:rsid w:val="00F6475D"/>
    <w:rsid w:val="00F75613"/>
    <w:rsid w:val="00F7608E"/>
    <w:rsid w:val="00F80908"/>
    <w:rsid w:val="00F84922"/>
    <w:rsid w:val="00F90088"/>
    <w:rsid w:val="00F93B9B"/>
    <w:rsid w:val="00F94E49"/>
    <w:rsid w:val="00F95400"/>
    <w:rsid w:val="00F959BC"/>
    <w:rsid w:val="00F96969"/>
    <w:rsid w:val="00FA16D8"/>
    <w:rsid w:val="00FA2DE5"/>
    <w:rsid w:val="00FA3222"/>
    <w:rsid w:val="00FA6552"/>
    <w:rsid w:val="00FA7B0A"/>
    <w:rsid w:val="00FB4302"/>
    <w:rsid w:val="00FB64C4"/>
    <w:rsid w:val="00FB73BE"/>
    <w:rsid w:val="00FB7B5D"/>
    <w:rsid w:val="00FC1A9F"/>
    <w:rsid w:val="00FD0B21"/>
    <w:rsid w:val="00FD54E3"/>
    <w:rsid w:val="00FD77E1"/>
    <w:rsid w:val="00FD7EFB"/>
    <w:rsid w:val="00FE30F3"/>
    <w:rsid w:val="00FE46F2"/>
    <w:rsid w:val="00FE534B"/>
    <w:rsid w:val="00FE5B49"/>
    <w:rsid w:val="00FF0C60"/>
    <w:rsid w:val="00FF51B4"/>
    <w:rsid w:val="00FF65A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F9A398"/>
  <w15:docId w15:val="{F4CC53A1-EF59-40B8-A5D0-9CE953758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726"/>
    <w:pPr>
      <w:spacing w:line="480" w:lineRule="auto"/>
      <w:jc w:val="both"/>
    </w:pPr>
    <w:rPr>
      <w:lang w:val="en-US"/>
    </w:rPr>
  </w:style>
  <w:style w:type="paragraph" w:styleId="Titre1">
    <w:name w:val="heading 1"/>
    <w:basedOn w:val="Normal"/>
    <w:next w:val="Normal"/>
    <w:link w:val="Titre1Car"/>
    <w:uiPriority w:val="9"/>
    <w:qFormat/>
    <w:rsid w:val="0027268B"/>
    <w:pPr>
      <w:keepNext/>
      <w:keepLines/>
      <w:spacing w:before="240"/>
      <w:outlineLvl w:val="0"/>
    </w:pPr>
    <w:rPr>
      <w:rFonts w:asciiTheme="majorHAnsi" w:eastAsiaTheme="majorEastAsia" w:hAnsiTheme="majorHAnsi" w:cstheme="majorBidi"/>
      <w:b/>
      <w:color w:val="000000" w:themeColor="text1"/>
      <w:sz w:val="36"/>
      <w:szCs w:val="32"/>
    </w:rPr>
  </w:style>
  <w:style w:type="paragraph" w:styleId="Titre2">
    <w:name w:val="heading 2"/>
    <w:basedOn w:val="Normal"/>
    <w:next w:val="Normal"/>
    <w:link w:val="Titre2Car"/>
    <w:uiPriority w:val="9"/>
    <w:unhideWhenUsed/>
    <w:qFormat/>
    <w:rsid w:val="0036384B"/>
    <w:pPr>
      <w:keepNext/>
      <w:keepLines/>
      <w:spacing w:before="40"/>
      <w:outlineLvl w:val="1"/>
    </w:pPr>
    <w:rPr>
      <w:rFonts w:asciiTheme="majorHAnsi" w:eastAsiaTheme="majorEastAsia" w:hAnsiTheme="majorHAnsi" w:cstheme="majorBidi"/>
      <w:b/>
      <w:color w:val="000000" w:themeColor="text1"/>
      <w:sz w:val="32"/>
      <w:szCs w:val="26"/>
    </w:rPr>
  </w:style>
  <w:style w:type="paragraph" w:styleId="Titre3">
    <w:name w:val="heading 3"/>
    <w:basedOn w:val="Titre2"/>
    <w:next w:val="Normal"/>
    <w:link w:val="Titre3Car"/>
    <w:uiPriority w:val="9"/>
    <w:unhideWhenUsed/>
    <w:qFormat/>
    <w:rsid w:val="00B90408"/>
    <w:pPr>
      <w:spacing w:before="200"/>
      <w:outlineLvl w:val="2"/>
    </w:pPr>
    <w:rPr>
      <w:bCs/>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7268B"/>
    <w:rPr>
      <w:rFonts w:asciiTheme="majorHAnsi" w:eastAsiaTheme="majorEastAsia" w:hAnsiTheme="majorHAnsi" w:cstheme="majorBidi"/>
      <w:b/>
      <w:color w:val="000000" w:themeColor="text1"/>
      <w:sz w:val="36"/>
      <w:szCs w:val="32"/>
      <w:lang w:val="en-US"/>
    </w:rPr>
  </w:style>
  <w:style w:type="character" w:customStyle="1" w:styleId="Titre2Car">
    <w:name w:val="Titre 2 Car"/>
    <w:basedOn w:val="Policepardfaut"/>
    <w:link w:val="Titre2"/>
    <w:uiPriority w:val="9"/>
    <w:rsid w:val="0036384B"/>
    <w:rPr>
      <w:rFonts w:asciiTheme="majorHAnsi" w:eastAsiaTheme="majorEastAsia" w:hAnsiTheme="majorHAnsi" w:cstheme="majorBidi"/>
      <w:b/>
      <w:color w:val="000000" w:themeColor="text1"/>
      <w:sz w:val="32"/>
      <w:szCs w:val="26"/>
      <w:lang w:val="en-US"/>
    </w:rPr>
  </w:style>
  <w:style w:type="paragraph" w:styleId="NormalWeb">
    <w:name w:val="Normal (Web)"/>
    <w:basedOn w:val="Normal"/>
    <w:uiPriority w:val="99"/>
    <w:semiHidden/>
    <w:unhideWhenUsed/>
    <w:rsid w:val="00402C66"/>
    <w:pPr>
      <w:spacing w:before="100" w:beforeAutospacing="1" w:after="100" w:afterAutospacing="1"/>
    </w:pPr>
    <w:rPr>
      <w:rFonts w:ascii="Times New Roman" w:hAnsi="Times New Roman" w:cs="Times New Roman"/>
      <w:lang w:eastAsia="ja-JP"/>
    </w:rPr>
  </w:style>
  <w:style w:type="paragraph" w:styleId="Pieddepage">
    <w:name w:val="footer"/>
    <w:basedOn w:val="Normal"/>
    <w:link w:val="PieddepageCar"/>
    <w:uiPriority w:val="99"/>
    <w:unhideWhenUsed/>
    <w:rsid w:val="0069476A"/>
    <w:pPr>
      <w:tabs>
        <w:tab w:val="center" w:pos="4680"/>
        <w:tab w:val="right" w:pos="9360"/>
      </w:tabs>
      <w:spacing w:line="240" w:lineRule="auto"/>
    </w:pPr>
  </w:style>
  <w:style w:type="character" w:customStyle="1" w:styleId="PieddepageCar">
    <w:name w:val="Pied de page Car"/>
    <w:basedOn w:val="Policepardfaut"/>
    <w:link w:val="Pieddepage"/>
    <w:uiPriority w:val="99"/>
    <w:rsid w:val="0069476A"/>
    <w:rPr>
      <w:lang w:val="en-US"/>
    </w:rPr>
  </w:style>
  <w:style w:type="character" w:styleId="Numrodepage">
    <w:name w:val="page number"/>
    <w:basedOn w:val="Policepardfaut"/>
    <w:uiPriority w:val="99"/>
    <w:semiHidden/>
    <w:unhideWhenUsed/>
    <w:rsid w:val="0069476A"/>
  </w:style>
  <w:style w:type="character" w:styleId="Numrodeligne">
    <w:name w:val="line number"/>
    <w:basedOn w:val="Policepardfaut"/>
    <w:uiPriority w:val="99"/>
    <w:semiHidden/>
    <w:unhideWhenUsed/>
    <w:rsid w:val="0069476A"/>
  </w:style>
  <w:style w:type="paragraph" w:customStyle="1" w:styleId="p1">
    <w:name w:val="p1"/>
    <w:basedOn w:val="Normal"/>
    <w:rsid w:val="001973B8"/>
    <w:pPr>
      <w:spacing w:line="240" w:lineRule="auto"/>
      <w:jc w:val="left"/>
    </w:pPr>
    <w:rPr>
      <w:rFonts w:ascii="Arial" w:hAnsi="Arial" w:cs="Arial"/>
      <w:color w:val="323333"/>
      <w:sz w:val="20"/>
      <w:szCs w:val="20"/>
      <w:lang w:eastAsia="ja-JP"/>
    </w:rPr>
  </w:style>
  <w:style w:type="character" w:customStyle="1" w:styleId="s2">
    <w:name w:val="s2"/>
    <w:basedOn w:val="Policepardfaut"/>
    <w:rsid w:val="001973B8"/>
    <w:rPr>
      <w:color w:val="3C63AF"/>
    </w:rPr>
  </w:style>
  <w:style w:type="character" w:customStyle="1" w:styleId="s1">
    <w:name w:val="s1"/>
    <w:basedOn w:val="Policepardfaut"/>
    <w:rsid w:val="001973B8"/>
  </w:style>
  <w:style w:type="character" w:customStyle="1" w:styleId="s3">
    <w:name w:val="s3"/>
    <w:basedOn w:val="Policepardfaut"/>
    <w:rsid w:val="00CE6A02"/>
  </w:style>
  <w:style w:type="paragraph" w:styleId="Paragraphedeliste">
    <w:name w:val="List Paragraph"/>
    <w:basedOn w:val="Normal"/>
    <w:uiPriority w:val="34"/>
    <w:qFormat/>
    <w:rsid w:val="00F551AA"/>
    <w:pPr>
      <w:ind w:left="720"/>
      <w:contextualSpacing/>
    </w:pPr>
  </w:style>
  <w:style w:type="character" w:styleId="Lienhypertexte">
    <w:name w:val="Hyperlink"/>
    <w:basedOn w:val="Policepardfaut"/>
    <w:uiPriority w:val="99"/>
    <w:unhideWhenUsed/>
    <w:rsid w:val="00F551AA"/>
    <w:rPr>
      <w:color w:val="0000FF" w:themeColor="hyperlink"/>
      <w:u w:val="single"/>
    </w:rPr>
  </w:style>
  <w:style w:type="paragraph" w:styleId="Textedebulles">
    <w:name w:val="Balloon Text"/>
    <w:basedOn w:val="Normal"/>
    <w:link w:val="TextedebullesCar"/>
    <w:uiPriority w:val="99"/>
    <w:semiHidden/>
    <w:unhideWhenUsed/>
    <w:rsid w:val="00F84922"/>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84922"/>
    <w:rPr>
      <w:rFonts w:ascii="Tahoma" w:hAnsi="Tahoma" w:cs="Tahoma"/>
      <w:sz w:val="16"/>
      <w:szCs w:val="16"/>
      <w:lang w:val="en-US"/>
    </w:rPr>
  </w:style>
  <w:style w:type="table" w:styleId="Grilledutableau">
    <w:name w:val="Table Grid"/>
    <w:basedOn w:val="TableauNormal"/>
    <w:uiPriority w:val="59"/>
    <w:rsid w:val="00CC5DA3"/>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fin">
    <w:name w:val="endnote text"/>
    <w:basedOn w:val="Normal"/>
    <w:link w:val="NotedefinCar"/>
    <w:uiPriority w:val="99"/>
    <w:unhideWhenUsed/>
    <w:rsid w:val="00CC5DA3"/>
    <w:pPr>
      <w:spacing w:line="240" w:lineRule="auto"/>
      <w:jc w:val="left"/>
    </w:pPr>
    <w:rPr>
      <w:lang w:val="fr-FR" w:eastAsia="en-US"/>
    </w:rPr>
  </w:style>
  <w:style w:type="character" w:customStyle="1" w:styleId="NotedefinCar">
    <w:name w:val="Note de fin Car"/>
    <w:basedOn w:val="Policepardfaut"/>
    <w:link w:val="Notedefin"/>
    <w:uiPriority w:val="99"/>
    <w:rsid w:val="00CC5DA3"/>
    <w:rPr>
      <w:lang w:eastAsia="en-US"/>
    </w:rPr>
  </w:style>
  <w:style w:type="character" w:styleId="Appeldenotedefin">
    <w:name w:val="endnote reference"/>
    <w:basedOn w:val="Policepardfaut"/>
    <w:uiPriority w:val="99"/>
    <w:unhideWhenUsed/>
    <w:rsid w:val="00CC5DA3"/>
    <w:rPr>
      <w:vertAlign w:val="superscript"/>
    </w:rPr>
  </w:style>
  <w:style w:type="paragraph" w:styleId="En-ttedetabledesmatires">
    <w:name w:val="TOC Heading"/>
    <w:basedOn w:val="Titre1"/>
    <w:next w:val="Normal"/>
    <w:uiPriority w:val="39"/>
    <w:unhideWhenUsed/>
    <w:qFormat/>
    <w:rsid w:val="00CC5DA3"/>
    <w:pPr>
      <w:spacing w:before="480" w:line="276" w:lineRule="auto"/>
      <w:jc w:val="left"/>
      <w:outlineLvl w:val="9"/>
    </w:pPr>
    <w:rPr>
      <w:bCs/>
      <w:color w:val="365F91" w:themeColor="accent1" w:themeShade="BF"/>
      <w:sz w:val="28"/>
      <w:szCs w:val="28"/>
      <w:lang w:eastAsia="en-US"/>
    </w:rPr>
  </w:style>
  <w:style w:type="paragraph" w:styleId="TM2">
    <w:name w:val="toc 2"/>
    <w:basedOn w:val="Normal"/>
    <w:next w:val="Normal"/>
    <w:autoRedefine/>
    <w:uiPriority w:val="39"/>
    <w:unhideWhenUsed/>
    <w:rsid w:val="00CC5DA3"/>
    <w:pPr>
      <w:spacing w:line="240" w:lineRule="auto"/>
      <w:ind w:left="240"/>
      <w:jc w:val="left"/>
    </w:pPr>
    <w:rPr>
      <w:i/>
      <w:sz w:val="22"/>
      <w:szCs w:val="22"/>
      <w:lang w:val="fr-FR" w:eastAsia="en-US"/>
    </w:rPr>
  </w:style>
  <w:style w:type="paragraph" w:styleId="TM1">
    <w:name w:val="toc 1"/>
    <w:basedOn w:val="Normal"/>
    <w:next w:val="Normal"/>
    <w:autoRedefine/>
    <w:uiPriority w:val="39"/>
    <w:unhideWhenUsed/>
    <w:rsid w:val="00CC5DA3"/>
    <w:pPr>
      <w:spacing w:before="120" w:line="240" w:lineRule="auto"/>
      <w:jc w:val="left"/>
    </w:pPr>
    <w:rPr>
      <w:b/>
      <w:sz w:val="22"/>
      <w:szCs w:val="22"/>
      <w:lang w:val="fr-FR" w:eastAsia="en-US"/>
    </w:rPr>
  </w:style>
  <w:style w:type="paragraph" w:styleId="TM3">
    <w:name w:val="toc 3"/>
    <w:basedOn w:val="Normal"/>
    <w:next w:val="Normal"/>
    <w:autoRedefine/>
    <w:uiPriority w:val="39"/>
    <w:unhideWhenUsed/>
    <w:rsid w:val="00CC5DA3"/>
    <w:pPr>
      <w:spacing w:line="240" w:lineRule="auto"/>
      <w:ind w:left="480"/>
      <w:jc w:val="left"/>
    </w:pPr>
    <w:rPr>
      <w:sz w:val="22"/>
      <w:szCs w:val="22"/>
      <w:lang w:val="fr-FR" w:eastAsia="en-US"/>
    </w:rPr>
  </w:style>
  <w:style w:type="paragraph" w:styleId="TM4">
    <w:name w:val="toc 4"/>
    <w:basedOn w:val="Normal"/>
    <w:next w:val="Normal"/>
    <w:autoRedefine/>
    <w:uiPriority w:val="39"/>
    <w:semiHidden/>
    <w:unhideWhenUsed/>
    <w:rsid w:val="00CC5DA3"/>
    <w:pPr>
      <w:spacing w:line="240" w:lineRule="auto"/>
      <w:ind w:left="720"/>
      <w:jc w:val="left"/>
    </w:pPr>
    <w:rPr>
      <w:sz w:val="20"/>
      <w:szCs w:val="20"/>
      <w:lang w:val="fr-FR" w:eastAsia="en-US"/>
    </w:rPr>
  </w:style>
  <w:style w:type="paragraph" w:styleId="TM5">
    <w:name w:val="toc 5"/>
    <w:basedOn w:val="Normal"/>
    <w:next w:val="Normal"/>
    <w:autoRedefine/>
    <w:uiPriority w:val="39"/>
    <w:semiHidden/>
    <w:unhideWhenUsed/>
    <w:rsid w:val="00CC5DA3"/>
    <w:pPr>
      <w:spacing w:line="240" w:lineRule="auto"/>
      <w:ind w:left="960"/>
      <w:jc w:val="left"/>
    </w:pPr>
    <w:rPr>
      <w:sz w:val="20"/>
      <w:szCs w:val="20"/>
      <w:lang w:val="fr-FR" w:eastAsia="en-US"/>
    </w:rPr>
  </w:style>
  <w:style w:type="paragraph" w:styleId="TM6">
    <w:name w:val="toc 6"/>
    <w:basedOn w:val="Normal"/>
    <w:next w:val="Normal"/>
    <w:autoRedefine/>
    <w:uiPriority w:val="39"/>
    <w:semiHidden/>
    <w:unhideWhenUsed/>
    <w:rsid w:val="00CC5DA3"/>
    <w:pPr>
      <w:spacing w:line="240" w:lineRule="auto"/>
      <w:ind w:left="1200"/>
      <w:jc w:val="left"/>
    </w:pPr>
    <w:rPr>
      <w:sz w:val="20"/>
      <w:szCs w:val="20"/>
      <w:lang w:val="fr-FR" w:eastAsia="en-US"/>
    </w:rPr>
  </w:style>
  <w:style w:type="paragraph" w:styleId="TM7">
    <w:name w:val="toc 7"/>
    <w:basedOn w:val="Normal"/>
    <w:next w:val="Normal"/>
    <w:autoRedefine/>
    <w:uiPriority w:val="39"/>
    <w:semiHidden/>
    <w:unhideWhenUsed/>
    <w:rsid w:val="00CC5DA3"/>
    <w:pPr>
      <w:spacing w:line="240" w:lineRule="auto"/>
      <w:ind w:left="1440"/>
      <w:jc w:val="left"/>
    </w:pPr>
    <w:rPr>
      <w:sz w:val="20"/>
      <w:szCs w:val="20"/>
      <w:lang w:val="fr-FR" w:eastAsia="en-US"/>
    </w:rPr>
  </w:style>
  <w:style w:type="paragraph" w:styleId="TM8">
    <w:name w:val="toc 8"/>
    <w:basedOn w:val="Normal"/>
    <w:next w:val="Normal"/>
    <w:autoRedefine/>
    <w:uiPriority w:val="39"/>
    <w:semiHidden/>
    <w:unhideWhenUsed/>
    <w:rsid w:val="00CC5DA3"/>
    <w:pPr>
      <w:spacing w:line="240" w:lineRule="auto"/>
      <w:ind w:left="1680"/>
      <w:jc w:val="left"/>
    </w:pPr>
    <w:rPr>
      <w:sz w:val="20"/>
      <w:szCs w:val="20"/>
      <w:lang w:val="fr-FR" w:eastAsia="en-US"/>
    </w:rPr>
  </w:style>
  <w:style w:type="paragraph" w:styleId="TM9">
    <w:name w:val="toc 9"/>
    <w:basedOn w:val="Normal"/>
    <w:next w:val="Normal"/>
    <w:autoRedefine/>
    <w:uiPriority w:val="39"/>
    <w:semiHidden/>
    <w:unhideWhenUsed/>
    <w:rsid w:val="00CC5DA3"/>
    <w:pPr>
      <w:spacing w:line="240" w:lineRule="auto"/>
      <w:ind w:left="1920"/>
      <w:jc w:val="left"/>
    </w:pPr>
    <w:rPr>
      <w:sz w:val="20"/>
      <w:szCs w:val="20"/>
      <w:lang w:val="fr-FR" w:eastAsia="en-US"/>
    </w:rPr>
  </w:style>
  <w:style w:type="paragraph" w:styleId="Notedebasdepage">
    <w:name w:val="footnote text"/>
    <w:basedOn w:val="Normal"/>
    <w:link w:val="NotedebasdepageCar"/>
    <w:uiPriority w:val="99"/>
    <w:unhideWhenUsed/>
    <w:rsid w:val="00CC5DA3"/>
    <w:pPr>
      <w:spacing w:line="240" w:lineRule="auto"/>
      <w:jc w:val="left"/>
    </w:pPr>
    <w:rPr>
      <w:lang w:val="fr-FR" w:eastAsia="en-US"/>
    </w:rPr>
  </w:style>
  <w:style w:type="character" w:customStyle="1" w:styleId="NotedebasdepageCar">
    <w:name w:val="Note de bas de page Car"/>
    <w:basedOn w:val="Policepardfaut"/>
    <w:link w:val="Notedebasdepage"/>
    <w:uiPriority w:val="99"/>
    <w:rsid w:val="00CC5DA3"/>
    <w:rPr>
      <w:lang w:eastAsia="en-US"/>
    </w:rPr>
  </w:style>
  <w:style w:type="character" w:styleId="Appelnotedebasdep">
    <w:name w:val="footnote reference"/>
    <w:basedOn w:val="Policepardfaut"/>
    <w:uiPriority w:val="99"/>
    <w:unhideWhenUsed/>
    <w:rsid w:val="00CC5DA3"/>
    <w:rPr>
      <w:vertAlign w:val="superscript"/>
    </w:rPr>
  </w:style>
  <w:style w:type="paragraph" w:styleId="En-tte">
    <w:name w:val="header"/>
    <w:basedOn w:val="Normal"/>
    <w:link w:val="En-tteCar"/>
    <w:uiPriority w:val="99"/>
    <w:unhideWhenUsed/>
    <w:rsid w:val="00CC5DA3"/>
    <w:pPr>
      <w:tabs>
        <w:tab w:val="center" w:pos="4153"/>
        <w:tab w:val="right" w:pos="8306"/>
      </w:tabs>
      <w:spacing w:line="240" w:lineRule="auto"/>
      <w:jc w:val="left"/>
    </w:pPr>
    <w:rPr>
      <w:lang w:val="fr-FR" w:eastAsia="en-US"/>
    </w:rPr>
  </w:style>
  <w:style w:type="character" w:customStyle="1" w:styleId="En-tteCar">
    <w:name w:val="En-tête Car"/>
    <w:basedOn w:val="Policepardfaut"/>
    <w:link w:val="En-tte"/>
    <w:uiPriority w:val="99"/>
    <w:rsid w:val="00CC5DA3"/>
    <w:rPr>
      <w:lang w:eastAsia="en-US"/>
    </w:rPr>
  </w:style>
  <w:style w:type="paragraph" w:styleId="Commentaire">
    <w:name w:val="annotation text"/>
    <w:basedOn w:val="Normal"/>
    <w:link w:val="CommentaireCar"/>
    <w:uiPriority w:val="99"/>
    <w:semiHidden/>
    <w:unhideWhenUsed/>
    <w:rsid w:val="00CC5DA3"/>
    <w:pPr>
      <w:spacing w:line="240" w:lineRule="auto"/>
      <w:jc w:val="left"/>
    </w:pPr>
    <w:rPr>
      <w:sz w:val="20"/>
      <w:szCs w:val="20"/>
      <w:lang w:val="fr-FR" w:eastAsia="en-US"/>
    </w:rPr>
  </w:style>
  <w:style w:type="character" w:customStyle="1" w:styleId="CommentaireCar">
    <w:name w:val="Commentaire Car"/>
    <w:basedOn w:val="Policepardfaut"/>
    <w:link w:val="Commentaire"/>
    <w:uiPriority w:val="99"/>
    <w:semiHidden/>
    <w:rsid w:val="00CC5DA3"/>
    <w:rPr>
      <w:sz w:val="20"/>
      <w:szCs w:val="20"/>
      <w:lang w:eastAsia="en-US"/>
    </w:rPr>
  </w:style>
  <w:style w:type="paragraph" w:styleId="Objetducommentaire">
    <w:name w:val="annotation subject"/>
    <w:basedOn w:val="Commentaire"/>
    <w:next w:val="Commentaire"/>
    <w:link w:val="ObjetducommentaireCar"/>
    <w:uiPriority w:val="99"/>
    <w:semiHidden/>
    <w:unhideWhenUsed/>
    <w:rsid w:val="00CC5DA3"/>
    <w:rPr>
      <w:b/>
      <w:bCs/>
    </w:rPr>
  </w:style>
  <w:style w:type="character" w:customStyle="1" w:styleId="ObjetducommentaireCar">
    <w:name w:val="Objet du commentaire Car"/>
    <w:basedOn w:val="CommentaireCar"/>
    <w:link w:val="Objetducommentaire"/>
    <w:uiPriority w:val="99"/>
    <w:semiHidden/>
    <w:rsid w:val="00CC5DA3"/>
    <w:rPr>
      <w:b/>
      <w:bCs/>
      <w:sz w:val="20"/>
      <w:szCs w:val="20"/>
      <w:lang w:eastAsia="en-US"/>
    </w:rPr>
  </w:style>
  <w:style w:type="paragraph" w:styleId="Rvision">
    <w:name w:val="Revision"/>
    <w:hidden/>
    <w:uiPriority w:val="99"/>
    <w:semiHidden/>
    <w:rsid w:val="00CC5DA3"/>
    <w:rPr>
      <w:lang w:eastAsia="en-US"/>
    </w:rPr>
  </w:style>
  <w:style w:type="paragraph" w:styleId="Titre">
    <w:name w:val="Title"/>
    <w:basedOn w:val="Normal"/>
    <w:next w:val="Normal"/>
    <w:link w:val="TitreCar"/>
    <w:uiPriority w:val="10"/>
    <w:qFormat/>
    <w:rsid w:val="00CC5DA3"/>
    <w:pPr>
      <w:pBdr>
        <w:bottom w:val="single" w:sz="8" w:space="4" w:color="4F81BD" w:themeColor="accent1"/>
      </w:pBdr>
      <w:spacing w:after="300" w:line="240" w:lineRule="auto"/>
      <w:contextualSpacing/>
      <w:jc w:val="left"/>
    </w:pPr>
    <w:rPr>
      <w:rFonts w:asciiTheme="majorHAnsi" w:eastAsiaTheme="majorEastAsia" w:hAnsiTheme="majorHAnsi" w:cstheme="majorBidi"/>
      <w:color w:val="17365D" w:themeColor="text2" w:themeShade="BF"/>
      <w:spacing w:val="5"/>
      <w:kern w:val="28"/>
      <w:sz w:val="52"/>
      <w:szCs w:val="52"/>
      <w:lang w:val="fr-FR" w:eastAsia="en-US"/>
    </w:rPr>
  </w:style>
  <w:style w:type="character" w:customStyle="1" w:styleId="TitreCar">
    <w:name w:val="Titre Car"/>
    <w:basedOn w:val="Policepardfaut"/>
    <w:link w:val="Titre"/>
    <w:uiPriority w:val="10"/>
    <w:rsid w:val="00CC5DA3"/>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jrnl">
    <w:name w:val="jrnl"/>
    <w:basedOn w:val="Policepardfaut"/>
    <w:rsid w:val="00CC5DA3"/>
  </w:style>
  <w:style w:type="paragraph" w:customStyle="1" w:styleId="EndNoteBibliographyTitle">
    <w:name w:val="EndNote Bibliography Title"/>
    <w:basedOn w:val="Normal"/>
    <w:rsid w:val="008646E3"/>
    <w:pPr>
      <w:jc w:val="left"/>
    </w:pPr>
    <w:rPr>
      <w:rFonts w:ascii="Calibri" w:hAnsi="Calibri" w:cs="Times New Roman"/>
      <w:b/>
      <w:sz w:val="22"/>
      <w:lang w:eastAsia="en-US"/>
    </w:rPr>
  </w:style>
  <w:style w:type="paragraph" w:customStyle="1" w:styleId="EndNoteBibliography">
    <w:name w:val="EndNote Bibliography"/>
    <w:basedOn w:val="Normal"/>
    <w:rsid w:val="008646E3"/>
    <w:pPr>
      <w:tabs>
        <w:tab w:val="left" w:pos="567"/>
      </w:tabs>
      <w:ind w:left="426" w:hanging="426"/>
      <w:jc w:val="left"/>
    </w:pPr>
    <w:rPr>
      <w:rFonts w:ascii="Calibri" w:hAnsi="Calibri" w:cs="Times New Roman"/>
      <w:noProof/>
      <w:sz w:val="22"/>
      <w:lang w:eastAsia="en-US"/>
    </w:rPr>
  </w:style>
  <w:style w:type="table" w:customStyle="1" w:styleId="Tableausimple21">
    <w:name w:val="Tableau simple 21"/>
    <w:basedOn w:val="TableauNormal"/>
    <w:uiPriority w:val="42"/>
    <w:rsid w:val="00CC5DA3"/>
    <w:rPr>
      <w:lang w:val="en-US"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itre3Car">
    <w:name w:val="Titre 3 Car"/>
    <w:basedOn w:val="Policepardfaut"/>
    <w:link w:val="Titre3"/>
    <w:uiPriority w:val="9"/>
    <w:rsid w:val="00B90408"/>
    <w:rPr>
      <w:rFonts w:asciiTheme="majorHAnsi" w:eastAsiaTheme="majorEastAsia" w:hAnsiTheme="majorHAnsi" w:cstheme="majorBidi"/>
      <w:b/>
      <w:bCs/>
      <w:color w:val="000000" w:themeColor="text1"/>
      <w:sz w:val="28"/>
      <w:szCs w:val="26"/>
      <w:lang w:val="en-US"/>
    </w:rPr>
  </w:style>
  <w:style w:type="paragraph" w:styleId="Corpsdetexte">
    <w:name w:val="Body Text"/>
    <w:basedOn w:val="Normal"/>
    <w:link w:val="CorpsdetexteCar"/>
    <w:uiPriority w:val="99"/>
    <w:unhideWhenUsed/>
    <w:qFormat/>
    <w:rsid w:val="006A226E"/>
    <w:pPr>
      <w:spacing w:after="120"/>
    </w:pPr>
    <w:rPr>
      <w:rFonts w:ascii="Calibri" w:hAnsi="Calibri"/>
      <w:sz w:val="22"/>
      <w:lang w:eastAsia="en-US"/>
    </w:rPr>
  </w:style>
  <w:style w:type="character" w:customStyle="1" w:styleId="CorpsdetexteCar">
    <w:name w:val="Corps de texte Car"/>
    <w:basedOn w:val="Policepardfaut"/>
    <w:link w:val="Corpsdetexte"/>
    <w:uiPriority w:val="99"/>
    <w:rsid w:val="006A226E"/>
    <w:rPr>
      <w:rFonts w:ascii="Calibri" w:hAnsi="Calibri"/>
      <w:sz w:val="22"/>
      <w:lang w:val="en-US" w:eastAsia="en-US"/>
    </w:rPr>
  </w:style>
  <w:style w:type="paragraph" w:customStyle="1" w:styleId="Default">
    <w:name w:val="Default"/>
    <w:rsid w:val="0034369B"/>
    <w:pPr>
      <w:autoSpaceDE w:val="0"/>
      <w:autoSpaceDN w:val="0"/>
      <w:adjustRightInd w:val="0"/>
    </w:pPr>
    <w:rPr>
      <w:rFonts w:ascii="Univers LT Std" w:eastAsiaTheme="minorHAnsi" w:hAnsi="Univers LT Std" w:cs="Univers LT Std"/>
      <w:color w:val="000000"/>
      <w:lang w:val="fr-CH" w:eastAsia="en-US"/>
    </w:rPr>
  </w:style>
  <w:style w:type="character" w:styleId="Marquedecommentaire">
    <w:name w:val="annotation reference"/>
    <w:basedOn w:val="Policepardfaut"/>
    <w:uiPriority w:val="99"/>
    <w:semiHidden/>
    <w:unhideWhenUsed/>
    <w:rsid w:val="002018D9"/>
    <w:rPr>
      <w:sz w:val="16"/>
      <w:szCs w:val="16"/>
    </w:rPr>
  </w:style>
  <w:style w:type="character" w:styleId="Accentuation">
    <w:name w:val="Emphasis"/>
    <w:basedOn w:val="Policepardfaut"/>
    <w:uiPriority w:val="20"/>
    <w:qFormat/>
    <w:rsid w:val="003B12D1"/>
    <w:rPr>
      <w:i/>
      <w:iCs/>
    </w:rPr>
  </w:style>
  <w:style w:type="paragraph" w:styleId="Lgende">
    <w:name w:val="caption"/>
    <w:basedOn w:val="Normal"/>
    <w:next w:val="Normal"/>
    <w:uiPriority w:val="35"/>
    <w:unhideWhenUsed/>
    <w:qFormat/>
    <w:rsid w:val="007540E3"/>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33333">
      <w:bodyDiv w:val="1"/>
      <w:marLeft w:val="0"/>
      <w:marRight w:val="0"/>
      <w:marTop w:val="0"/>
      <w:marBottom w:val="0"/>
      <w:divBdr>
        <w:top w:val="none" w:sz="0" w:space="0" w:color="auto"/>
        <w:left w:val="none" w:sz="0" w:space="0" w:color="auto"/>
        <w:bottom w:val="none" w:sz="0" w:space="0" w:color="auto"/>
        <w:right w:val="none" w:sz="0" w:space="0" w:color="auto"/>
      </w:divBdr>
    </w:div>
    <w:div w:id="125246428">
      <w:bodyDiv w:val="1"/>
      <w:marLeft w:val="0"/>
      <w:marRight w:val="0"/>
      <w:marTop w:val="0"/>
      <w:marBottom w:val="0"/>
      <w:divBdr>
        <w:top w:val="none" w:sz="0" w:space="0" w:color="auto"/>
        <w:left w:val="none" w:sz="0" w:space="0" w:color="auto"/>
        <w:bottom w:val="none" w:sz="0" w:space="0" w:color="auto"/>
        <w:right w:val="none" w:sz="0" w:space="0" w:color="auto"/>
      </w:divBdr>
    </w:div>
    <w:div w:id="231963617">
      <w:bodyDiv w:val="1"/>
      <w:marLeft w:val="0"/>
      <w:marRight w:val="0"/>
      <w:marTop w:val="0"/>
      <w:marBottom w:val="0"/>
      <w:divBdr>
        <w:top w:val="none" w:sz="0" w:space="0" w:color="auto"/>
        <w:left w:val="none" w:sz="0" w:space="0" w:color="auto"/>
        <w:bottom w:val="none" w:sz="0" w:space="0" w:color="auto"/>
        <w:right w:val="none" w:sz="0" w:space="0" w:color="auto"/>
      </w:divBdr>
    </w:div>
    <w:div w:id="416052081">
      <w:bodyDiv w:val="1"/>
      <w:marLeft w:val="0"/>
      <w:marRight w:val="0"/>
      <w:marTop w:val="0"/>
      <w:marBottom w:val="0"/>
      <w:divBdr>
        <w:top w:val="none" w:sz="0" w:space="0" w:color="auto"/>
        <w:left w:val="none" w:sz="0" w:space="0" w:color="auto"/>
        <w:bottom w:val="none" w:sz="0" w:space="0" w:color="auto"/>
        <w:right w:val="none" w:sz="0" w:space="0" w:color="auto"/>
      </w:divBdr>
    </w:div>
    <w:div w:id="634723505">
      <w:bodyDiv w:val="1"/>
      <w:marLeft w:val="0"/>
      <w:marRight w:val="0"/>
      <w:marTop w:val="0"/>
      <w:marBottom w:val="0"/>
      <w:divBdr>
        <w:top w:val="none" w:sz="0" w:space="0" w:color="auto"/>
        <w:left w:val="none" w:sz="0" w:space="0" w:color="auto"/>
        <w:bottom w:val="none" w:sz="0" w:space="0" w:color="auto"/>
        <w:right w:val="none" w:sz="0" w:space="0" w:color="auto"/>
      </w:divBdr>
    </w:div>
    <w:div w:id="646982249">
      <w:bodyDiv w:val="1"/>
      <w:marLeft w:val="0"/>
      <w:marRight w:val="0"/>
      <w:marTop w:val="0"/>
      <w:marBottom w:val="0"/>
      <w:divBdr>
        <w:top w:val="none" w:sz="0" w:space="0" w:color="auto"/>
        <w:left w:val="none" w:sz="0" w:space="0" w:color="auto"/>
        <w:bottom w:val="none" w:sz="0" w:space="0" w:color="auto"/>
        <w:right w:val="none" w:sz="0" w:space="0" w:color="auto"/>
      </w:divBdr>
    </w:div>
    <w:div w:id="816653543">
      <w:bodyDiv w:val="1"/>
      <w:marLeft w:val="0"/>
      <w:marRight w:val="0"/>
      <w:marTop w:val="0"/>
      <w:marBottom w:val="0"/>
      <w:divBdr>
        <w:top w:val="none" w:sz="0" w:space="0" w:color="auto"/>
        <w:left w:val="none" w:sz="0" w:space="0" w:color="auto"/>
        <w:bottom w:val="none" w:sz="0" w:space="0" w:color="auto"/>
        <w:right w:val="none" w:sz="0" w:space="0" w:color="auto"/>
      </w:divBdr>
    </w:div>
    <w:div w:id="1120147874">
      <w:bodyDiv w:val="1"/>
      <w:marLeft w:val="0"/>
      <w:marRight w:val="0"/>
      <w:marTop w:val="0"/>
      <w:marBottom w:val="0"/>
      <w:divBdr>
        <w:top w:val="none" w:sz="0" w:space="0" w:color="auto"/>
        <w:left w:val="none" w:sz="0" w:space="0" w:color="auto"/>
        <w:bottom w:val="none" w:sz="0" w:space="0" w:color="auto"/>
        <w:right w:val="none" w:sz="0" w:space="0" w:color="auto"/>
      </w:divBdr>
    </w:div>
    <w:div w:id="1700743041">
      <w:bodyDiv w:val="1"/>
      <w:marLeft w:val="0"/>
      <w:marRight w:val="0"/>
      <w:marTop w:val="0"/>
      <w:marBottom w:val="0"/>
      <w:divBdr>
        <w:top w:val="none" w:sz="0" w:space="0" w:color="auto"/>
        <w:left w:val="none" w:sz="0" w:space="0" w:color="auto"/>
        <w:bottom w:val="none" w:sz="0" w:space="0" w:color="auto"/>
        <w:right w:val="none" w:sz="0" w:space="0" w:color="auto"/>
      </w:divBdr>
    </w:div>
    <w:div w:id="1844931978">
      <w:bodyDiv w:val="1"/>
      <w:marLeft w:val="0"/>
      <w:marRight w:val="0"/>
      <w:marTop w:val="0"/>
      <w:marBottom w:val="0"/>
      <w:divBdr>
        <w:top w:val="none" w:sz="0" w:space="0" w:color="auto"/>
        <w:left w:val="none" w:sz="0" w:space="0" w:color="auto"/>
        <w:bottom w:val="none" w:sz="0" w:space="0" w:color="auto"/>
        <w:right w:val="none" w:sz="0" w:space="0" w:color="auto"/>
      </w:divBdr>
      <w:divsChild>
        <w:div w:id="496962060">
          <w:marLeft w:val="0"/>
          <w:marRight w:val="0"/>
          <w:marTop w:val="0"/>
          <w:marBottom w:val="0"/>
          <w:divBdr>
            <w:top w:val="none" w:sz="0" w:space="0" w:color="auto"/>
            <w:left w:val="none" w:sz="0" w:space="0" w:color="auto"/>
            <w:bottom w:val="none" w:sz="0" w:space="0" w:color="auto"/>
            <w:right w:val="none" w:sz="0" w:space="0" w:color="auto"/>
          </w:divBdr>
          <w:divsChild>
            <w:div w:id="965505346">
              <w:marLeft w:val="0"/>
              <w:marRight w:val="0"/>
              <w:marTop w:val="0"/>
              <w:marBottom w:val="0"/>
              <w:divBdr>
                <w:top w:val="none" w:sz="0" w:space="0" w:color="auto"/>
                <w:left w:val="none" w:sz="0" w:space="0" w:color="auto"/>
                <w:bottom w:val="none" w:sz="0" w:space="0" w:color="auto"/>
                <w:right w:val="none" w:sz="0" w:space="0" w:color="auto"/>
              </w:divBdr>
              <w:divsChild>
                <w:div w:id="1455366825">
                  <w:marLeft w:val="0"/>
                  <w:marRight w:val="0"/>
                  <w:marTop w:val="0"/>
                  <w:marBottom w:val="0"/>
                  <w:divBdr>
                    <w:top w:val="none" w:sz="0" w:space="0" w:color="auto"/>
                    <w:left w:val="none" w:sz="0" w:space="0" w:color="auto"/>
                    <w:bottom w:val="none" w:sz="0" w:space="0" w:color="auto"/>
                    <w:right w:val="none" w:sz="0" w:space="0" w:color="auto"/>
                  </w:divBdr>
                  <w:divsChild>
                    <w:div w:id="182986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008209">
      <w:bodyDiv w:val="1"/>
      <w:marLeft w:val="0"/>
      <w:marRight w:val="0"/>
      <w:marTop w:val="0"/>
      <w:marBottom w:val="0"/>
      <w:divBdr>
        <w:top w:val="none" w:sz="0" w:space="0" w:color="auto"/>
        <w:left w:val="none" w:sz="0" w:space="0" w:color="auto"/>
        <w:bottom w:val="none" w:sz="0" w:space="0" w:color="auto"/>
        <w:right w:val="none" w:sz="0" w:space="0" w:color="auto"/>
      </w:divBdr>
    </w:div>
    <w:div w:id="20339145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C4F7512-2D27-4608-91E2-F00AE3F8A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773</Words>
  <Characters>31754</Characters>
  <Application>Microsoft Office Word</Application>
  <DocSecurity>0</DocSecurity>
  <Lines>264</Lines>
  <Paragraphs>7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ome</Company>
  <LinksUpToDate>false</LinksUpToDate>
  <CharactersWithSpaces>3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re-Olivier Bridevaux</dc:creator>
  <cp:lastModifiedBy>Arditi Chantal</cp:lastModifiedBy>
  <cp:revision>7</cp:revision>
  <cp:lastPrinted>2017-03-23T10:37:00Z</cp:lastPrinted>
  <dcterms:created xsi:type="dcterms:W3CDTF">2017-08-10T08:32:00Z</dcterms:created>
  <dcterms:modified xsi:type="dcterms:W3CDTF">2018-02-20T12:24:00Z</dcterms:modified>
</cp:coreProperties>
</file>